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08543A" w14:textId="021021E4" w:rsidR="00B86E49" w:rsidRPr="00851AA7" w:rsidRDefault="0091628C" w:rsidP="00632397">
      <w:pPr>
        <w:jc w:val="both"/>
        <w:rPr>
          <w:rFonts w:ascii="Calibri Light" w:hAnsi="Calibri Light" w:cs="Calibri Light"/>
          <w:b/>
          <w:bCs/>
        </w:rPr>
      </w:pPr>
      <w:r>
        <w:rPr>
          <w:rFonts w:ascii="Calibri Light" w:hAnsi="Calibri Light" w:cs="Calibri Light"/>
          <w:b/>
          <w:bCs/>
        </w:rPr>
        <w:t xml:space="preserve">Chapter </w:t>
      </w:r>
      <w:r w:rsidR="00D94B58">
        <w:rPr>
          <w:rFonts w:ascii="Calibri Light" w:hAnsi="Calibri Light" w:cs="Calibri Light"/>
          <w:b/>
          <w:bCs/>
        </w:rPr>
        <w:t xml:space="preserve">10 </w:t>
      </w:r>
      <w:r w:rsidR="00FC59C9">
        <w:rPr>
          <w:rFonts w:ascii="Calibri Light" w:hAnsi="Calibri Light" w:cs="Calibri Light"/>
          <w:b/>
          <w:bCs/>
        </w:rPr>
        <w:t>Navigating</w:t>
      </w:r>
      <w:r w:rsidR="009F3459">
        <w:rPr>
          <w:rFonts w:ascii="Calibri Light" w:hAnsi="Calibri Light" w:cs="Calibri Light"/>
          <w:b/>
          <w:bCs/>
        </w:rPr>
        <w:t xml:space="preserve"> a</w:t>
      </w:r>
      <w:r w:rsidR="00D94B58">
        <w:rPr>
          <w:rFonts w:ascii="Calibri Light" w:hAnsi="Calibri Light" w:cs="Calibri Light"/>
          <w:b/>
          <w:bCs/>
        </w:rPr>
        <w:t>uthorship</w:t>
      </w:r>
      <w:r w:rsidR="00F67E74">
        <w:rPr>
          <w:rFonts w:ascii="Calibri Light" w:hAnsi="Calibri Light" w:cs="Calibri Light"/>
          <w:b/>
          <w:bCs/>
        </w:rPr>
        <w:t>s</w:t>
      </w:r>
    </w:p>
    <w:p w14:paraId="4A05AD3B" w14:textId="5DA648B5" w:rsidR="007A4839" w:rsidRDefault="007A4839" w:rsidP="00632397">
      <w:pPr>
        <w:jc w:val="both"/>
        <w:rPr>
          <w:rFonts w:ascii="Calibri Light" w:hAnsi="Calibri Light" w:cs="Calibri Light"/>
        </w:rPr>
      </w:pPr>
    </w:p>
    <w:p w14:paraId="1A424F8B" w14:textId="2B58E161" w:rsidR="00640904" w:rsidRDefault="007D65DD" w:rsidP="00632397">
      <w:pPr>
        <w:jc w:val="both"/>
        <w:rPr>
          <w:rFonts w:ascii="Calibri Light" w:hAnsi="Calibri Light" w:cs="Calibri Light"/>
        </w:rPr>
      </w:pPr>
      <w:r>
        <w:rPr>
          <w:rFonts w:ascii="Calibri Light" w:hAnsi="Calibri Light" w:cs="Calibri Light"/>
        </w:rPr>
        <w:t xml:space="preserve">In this chapter, we discuss about authorship in scientific publications. </w:t>
      </w:r>
      <w:r w:rsidR="00850DED">
        <w:rPr>
          <w:rFonts w:ascii="Calibri Light" w:hAnsi="Calibri Light" w:cs="Calibri Light"/>
        </w:rPr>
        <w:t xml:space="preserve">There are some differences in the authorship of scientific publications depending </w:t>
      </w:r>
      <w:r w:rsidR="001106EB">
        <w:rPr>
          <w:rFonts w:ascii="Calibri Light" w:hAnsi="Calibri Light" w:cs="Calibri Light"/>
        </w:rPr>
        <w:t>on the field or discipline of research. I</w:t>
      </w:r>
      <w:r>
        <w:rPr>
          <w:rFonts w:ascii="Calibri Light" w:hAnsi="Calibri Light" w:cs="Calibri Light"/>
        </w:rPr>
        <w:t>n health science</w:t>
      </w:r>
      <w:r w:rsidR="001106EB">
        <w:rPr>
          <w:rFonts w:ascii="Calibri Light" w:hAnsi="Calibri Light" w:cs="Calibri Light"/>
        </w:rPr>
        <w:t>s</w:t>
      </w:r>
      <w:r>
        <w:rPr>
          <w:rFonts w:ascii="Calibri Light" w:hAnsi="Calibri Light" w:cs="Calibri Light"/>
        </w:rPr>
        <w:t xml:space="preserve"> research, it is very common to see many people listed as authors on published scientific </w:t>
      </w:r>
      <w:r w:rsidR="001106EB">
        <w:rPr>
          <w:rFonts w:ascii="Calibri Light" w:hAnsi="Calibri Light" w:cs="Calibri Light"/>
        </w:rPr>
        <w:t>papers</w:t>
      </w:r>
      <w:r>
        <w:rPr>
          <w:rFonts w:ascii="Calibri Light" w:hAnsi="Calibri Light" w:cs="Calibri Light"/>
        </w:rPr>
        <w:t xml:space="preserve">. </w:t>
      </w:r>
      <w:r w:rsidR="00A67EE8">
        <w:rPr>
          <w:rFonts w:ascii="Calibri Light" w:hAnsi="Calibri Light" w:cs="Calibri Light"/>
        </w:rPr>
        <w:t>Primari</w:t>
      </w:r>
      <w:r>
        <w:rPr>
          <w:rFonts w:ascii="Calibri Light" w:hAnsi="Calibri Light" w:cs="Calibri Light"/>
        </w:rPr>
        <w:t xml:space="preserve">ly </w:t>
      </w:r>
      <w:r w:rsidR="0017365D">
        <w:rPr>
          <w:rFonts w:ascii="Calibri Light" w:hAnsi="Calibri Light" w:cs="Calibri Light"/>
        </w:rPr>
        <w:t>since</w:t>
      </w:r>
      <w:r>
        <w:rPr>
          <w:rFonts w:ascii="Calibri Light" w:hAnsi="Calibri Light" w:cs="Calibri Light"/>
        </w:rPr>
        <w:t xml:space="preserve"> most researchers work </w:t>
      </w:r>
      <w:r w:rsidR="0017365D">
        <w:rPr>
          <w:rFonts w:ascii="Calibri Light" w:hAnsi="Calibri Light" w:cs="Calibri Light"/>
        </w:rPr>
        <w:t>in</w:t>
      </w:r>
      <w:r>
        <w:rPr>
          <w:rFonts w:ascii="Calibri Light" w:hAnsi="Calibri Light" w:cs="Calibri Light"/>
        </w:rPr>
        <w:t xml:space="preserve"> established research teams and collaborate with colleagues, mentees</w:t>
      </w:r>
      <w:r w:rsidR="0017365D">
        <w:rPr>
          <w:rFonts w:ascii="Calibri Light" w:hAnsi="Calibri Light" w:cs="Calibri Light"/>
        </w:rPr>
        <w:t>,</w:t>
      </w:r>
      <w:r>
        <w:rPr>
          <w:rFonts w:ascii="Calibri Light" w:hAnsi="Calibri Light" w:cs="Calibri Light"/>
        </w:rPr>
        <w:t xml:space="preserve"> and mentors, and research studies are </w:t>
      </w:r>
      <w:r w:rsidR="0017365D">
        <w:rPr>
          <w:rFonts w:ascii="Calibri Light" w:hAnsi="Calibri Light" w:cs="Calibri Light"/>
        </w:rPr>
        <w:t>rarely the work of a single person nowadays.</w:t>
      </w:r>
      <w:r>
        <w:rPr>
          <w:rFonts w:ascii="Calibri Light" w:hAnsi="Calibri Light" w:cs="Calibri Light"/>
        </w:rPr>
        <w:t xml:space="preserve"> </w:t>
      </w:r>
      <w:r w:rsidR="0017365D" w:rsidRPr="0017365D">
        <w:rPr>
          <w:rFonts w:ascii="Calibri Light" w:hAnsi="Calibri Light" w:cs="Calibri Light"/>
        </w:rPr>
        <w:t>The importance of authorship in scientific publications cannot be overstated because it has significant academic and scientific implications for researchers.</w:t>
      </w:r>
      <w:r w:rsidR="0017365D">
        <w:rPr>
          <w:rFonts w:ascii="Calibri Light" w:hAnsi="Calibri Light" w:cs="Calibri Light"/>
        </w:rPr>
        <w:t xml:space="preserve"> </w:t>
      </w:r>
      <w:r w:rsidR="005A22CA">
        <w:rPr>
          <w:rFonts w:ascii="Calibri Light" w:hAnsi="Calibri Light" w:cs="Calibri Light"/>
        </w:rPr>
        <w:t xml:space="preserve">Authorship of scientific papers </w:t>
      </w:r>
      <w:r w:rsidR="0017365D">
        <w:rPr>
          <w:rFonts w:ascii="Calibri Light" w:hAnsi="Calibri Light" w:cs="Calibri Light"/>
        </w:rPr>
        <w:t>confers</w:t>
      </w:r>
      <w:r w:rsidR="005A22CA">
        <w:rPr>
          <w:rFonts w:ascii="Calibri Light" w:hAnsi="Calibri Light" w:cs="Calibri Light"/>
        </w:rPr>
        <w:t xml:space="preserve"> the researcher</w:t>
      </w:r>
      <w:r w:rsidR="00A67EE8">
        <w:rPr>
          <w:rFonts w:ascii="Calibri Light" w:hAnsi="Calibri Light" w:cs="Calibri Light"/>
        </w:rPr>
        <w:t>'</w:t>
      </w:r>
      <w:r w:rsidR="005A22CA">
        <w:rPr>
          <w:rFonts w:ascii="Calibri Light" w:hAnsi="Calibri Light" w:cs="Calibri Light"/>
        </w:rPr>
        <w:t>s</w:t>
      </w:r>
      <w:r w:rsidR="00F22E4B">
        <w:rPr>
          <w:rFonts w:ascii="Calibri Light" w:hAnsi="Calibri Light" w:cs="Calibri Light"/>
        </w:rPr>
        <w:t xml:space="preserve"> academic credibility and importance</w:t>
      </w:r>
      <w:r w:rsidR="005A22CA">
        <w:rPr>
          <w:rFonts w:ascii="Calibri Light" w:hAnsi="Calibri Light" w:cs="Calibri Light"/>
        </w:rPr>
        <w:t>.</w:t>
      </w:r>
      <w:r w:rsidR="0017365D">
        <w:rPr>
          <w:rFonts w:ascii="Calibri Light" w:hAnsi="Calibri Light" w:cs="Calibri Light"/>
        </w:rPr>
        <w:t xml:space="preserve"> </w:t>
      </w:r>
      <w:r w:rsidR="005A22CA">
        <w:rPr>
          <w:rFonts w:ascii="Calibri Light" w:hAnsi="Calibri Light" w:cs="Calibri Light"/>
        </w:rPr>
        <w:t xml:space="preserve">However, </w:t>
      </w:r>
      <w:r w:rsidR="00F22E4B">
        <w:rPr>
          <w:rFonts w:ascii="Calibri Light" w:hAnsi="Calibri Light" w:cs="Calibri Light"/>
        </w:rPr>
        <w:t xml:space="preserve">the authorship also holds researchers accountable and responsible for their publications. </w:t>
      </w:r>
      <w:r w:rsidR="005A22CA">
        <w:rPr>
          <w:rFonts w:ascii="Calibri Light" w:hAnsi="Calibri Light" w:cs="Calibri Light"/>
        </w:rPr>
        <w:t>R</w:t>
      </w:r>
      <w:r w:rsidR="00973F86">
        <w:rPr>
          <w:rFonts w:ascii="Calibri Light" w:hAnsi="Calibri Light" w:cs="Calibri Light"/>
        </w:rPr>
        <w:t xml:space="preserve">esearchers must </w:t>
      </w:r>
      <w:r w:rsidR="005A22CA">
        <w:rPr>
          <w:rFonts w:ascii="Calibri Light" w:hAnsi="Calibri Light" w:cs="Calibri Light"/>
        </w:rPr>
        <w:t>understand</w:t>
      </w:r>
      <w:r w:rsidR="00973F86">
        <w:rPr>
          <w:rFonts w:ascii="Calibri Light" w:hAnsi="Calibri Light" w:cs="Calibri Light"/>
        </w:rPr>
        <w:t xml:space="preserve"> that </w:t>
      </w:r>
      <w:r w:rsidR="00B061BA">
        <w:rPr>
          <w:rFonts w:ascii="Calibri Light" w:hAnsi="Calibri Light" w:cs="Calibri Light"/>
        </w:rPr>
        <w:t>authorship manipulation</w:t>
      </w:r>
      <w:r w:rsidR="0017365D">
        <w:rPr>
          <w:rFonts w:ascii="Calibri Light" w:hAnsi="Calibri Light" w:cs="Calibri Light"/>
        </w:rPr>
        <w:t>,</w:t>
      </w:r>
      <w:r w:rsidR="00B061BA">
        <w:rPr>
          <w:rFonts w:ascii="Calibri Light" w:hAnsi="Calibri Light" w:cs="Calibri Light"/>
        </w:rPr>
        <w:t xml:space="preserve"> such as “gift authorships”</w:t>
      </w:r>
      <w:r w:rsidR="005A22CA">
        <w:rPr>
          <w:rFonts w:ascii="Calibri Light" w:hAnsi="Calibri Light" w:cs="Calibri Light"/>
        </w:rPr>
        <w:t xml:space="preserve"> or</w:t>
      </w:r>
      <w:r w:rsidR="00B061BA">
        <w:rPr>
          <w:rFonts w:ascii="Calibri Light" w:hAnsi="Calibri Light" w:cs="Calibri Light"/>
        </w:rPr>
        <w:t xml:space="preserve"> </w:t>
      </w:r>
      <w:r w:rsidR="0017365D">
        <w:rPr>
          <w:rFonts w:ascii="Calibri Light" w:hAnsi="Calibri Light" w:cs="Calibri Light"/>
        </w:rPr>
        <w:t>failure to include</w:t>
      </w:r>
      <w:r w:rsidR="00B061BA">
        <w:rPr>
          <w:rFonts w:ascii="Calibri Light" w:hAnsi="Calibri Light" w:cs="Calibri Light"/>
        </w:rPr>
        <w:t xml:space="preserve"> meritable authors</w:t>
      </w:r>
      <w:r w:rsidR="0017365D">
        <w:rPr>
          <w:rFonts w:ascii="Calibri Light" w:hAnsi="Calibri Light" w:cs="Calibri Light"/>
        </w:rPr>
        <w:t>,</w:t>
      </w:r>
      <w:r w:rsidR="00B061BA">
        <w:rPr>
          <w:rFonts w:ascii="Calibri Light" w:hAnsi="Calibri Light" w:cs="Calibri Light"/>
        </w:rPr>
        <w:t xml:space="preserve"> </w:t>
      </w:r>
      <w:r w:rsidR="00973F86">
        <w:rPr>
          <w:rFonts w:ascii="Calibri Light" w:hAnsi="Calibri Light" w:cs="Calibri Light"/>
        </w:rPr>
        <w:t>is considered</w:t>
      </w:r>
      <w:r w:rsidR="0017365D">
        <w:rPr>
          <w:rFonts w:ascii="Calibri Light" w:hAnsi="Calibri Light" w:cs="Calibri Light"/>
        </w:rPr>
        <w:t xml:space="preserve"> </w:t>
      </w:r>
      <w:r w:rsidR="00B061BA">
        <w:rPr>
          <w:rFonts w:ascii="Calibri Light" w:hAnsi="Calibri Light" w:cs="Calibri Light"/>
        </w:rPr>
        <w:t>scientific misconduct</w:t>
      </w:r>
      <w:r w:rsidR="00973F86">
        <w:rPr>
          <w:rFonts w:ascii="Calibri Light" w:hAnsi="Calibri Light" w:cs="Calibri Light"/>
        </w:rPr>
        <w:t xml:space="preserve"> and fraud, and may result in </w:t>
      </w:r>
      <w:r w:rsidR="0017365D">
        <w:rPr>
          <w:rFonts w:ascii="Calibri Light" w:hAnsi="Calibri Light" w:cs="Calibri Light"/>
        </w:rPr>
        <w:t xml:space="preserve">the </w:t>
      </w:r>
      <w:r w:rsidR="00973F86">
        <w:rPr>
          <w:rFonts w:ascii="Calibri Light" w:hAnsi="Calibri Light" w:cs="Calibri Light"/>
        </w:rPr>
        <w:t xml:space="preserve">retraction of published papers as well as </w:t>
      </w:r>
      <w:r w:rsidR="005A22CA">
        <w:rPr>
          <w:rFonts w:ascii="Calibri Light" w:hAnsi="Calibri Light" w:cs="Calibri Light"/>
        </w:rPr>
        <w:t>serious</w:t>
      </w:r>
      <w:r w:rsidR="00973F86">
        <w:rPr>
          <w:rFonts w:ascii="Calibri Light" w:hAnsi="Calibri Light" w:cs="Calibri Light"/>
        </w:rPr>
        <w:t xml:space="preserve"> academic consequences </w:t>
      </w:r>
      <w:r w:rsidR="005A22CA">
        <w:rPr>
          <w:rFonts w:ascii="Calibri Light" w:hAnsi="Calibri Light" w:cs="Calibri Light"/>
        </w:rPr>
        <w:fldChar w:fldCharType="begin" w:fldLock="1"/>
      </w:r>
      <w:r w:rsidR="00BB1D49">
        <w:rPr>
          <w:rFonts w:ascii="Calibri Light" w:hAnsi="Calibri Light" w:cs="Calibri Light"/>
        </w:rPr>
        <w:instrText>ADDIN CSL_CITATION {"citationItems":[{"id":"ITEM-1","itemData":{"DOI":"10.1038/NATURE.2016.20916","ISSN":"0028-0836","abstract":"Cull of papers follows similar discoveries in 2015.","author":[{"dropping-particle":"","family":"Callaway","given":"Ewen","non-dropping-particle":"","parse-names":false,"suffix":""}],"container-title":"Nature","id":"ITEM-1","issued":{"date-parts":[["2016","11","1"]]},"publisher":"Springer Science and Business Media LLC","title":"Publisher pulls 58 articles by Iranian scientists over authorship manipulation","type":"article-journal"},"uris":["http://www.mendeley.com/documents/?uuid=6673a08c-fcd4-3824-8395-18c346cee1d3"]}],"mendeley":{"formattedCitation":"(1)","plainTextFormattedCitation":"(1)","previouslyFormattedCitation":"(1)"},"properties":{"noteIndex":0},"schema":"https://github.com/citation-style-language/schema/raw/master/csl-citation.json"}</w:instrText>
      </w:r>
      <w:r w:rsidR="005A22CA">
        <w:rPr>
          <w:rFonts w:ascii="Calibri Light" w:hAnsi="Calibri Light" w:cs="Calibri Light"/>
        </w:rPr>
        <w:fldChar w:fldCharType="separate"/>
      </w:r>
      <w:r w:rsidR="005A22CA" w:rsidRPr="005A22CA">
        <w:rPr>
          <w:rFonts w:ascii="Calibri Light" w:hAnsi="Calibri Light" w:cs="Calibri Light"/>
          <w:noProof/>
        </w:rPr>
        <w:t>(1)</w:t>
      </w:r>
      <w:r w:rsidR="005A22CA">
        <w:rPr>
          <w:rFonts w:ascii="Calibri Light" w:hAnsi="Calibri Light" w:cs="Calibri Light"/>
        </w:rPr>
        <w:fldChar w:fldCharType="end"/>
      </w:r>
      <w:r w:rsidR="005A22CA">
        <w:rPr>
          <w:rFonts w:ascii="Calibri Light" w:hAnsi="Calibri Light" w:cs="Calibri Light"/>
        </w:rPr>
        <w:t xml:space="preserve">. </w:t>
      </w:r>
      <w:r w:rsidR="0017365D" w:rsidRPr="0017365D">
        <w:rPr>
          <w:rFonts w:ascii="Calibri Light" w:hAnsi="Calibri Light" w:cs="Calibri Light"/>
        </w:rPr>
        <w:t>As a result, guidelines and processes for determining authorship may be useful for researchers in determining who should be included as an author, as well as understanding what responsibility and accountability come with authorship. Many journals now have authorship and contributorship policies, and they may even ask what specific contribution(s) each author made to the study. To determine authorship in health sciences research, the International Committee of Medical Journal Editors (ICMJE) guidelines are most commonly used</w:t>
      </w:r>
      <w:r w:rsidR="005A22CA">
        <w:rPr>
          <w:rFonts w:ascii="Calibri Light" w:hAnsi="Calibri Light" w:cs="Calibri Light"/>
        </w:rPr>
        <w:t xml:space="preserve"> </w:t>
      </w:r>
      <w:r w:rsidR="005A22CA">
        <w:rPr>
          <w:rFonts w:ascii="Calibri Light" w:hAnsi="Calibri Light" w:cs="Calibri Light"/>
        </w:rPr>
        <w:fldChar w:fldCharType="begin" w:fldLock="1"/>
      </w:r>
      <w:r w:rsidR="00BB1D49">
        <w:rPr>
          <w:rFonts w:ascii="Calibri Light" w:hAnsi="Calibri Light" w:cs="Calibri Light"/>
        </w:rPr>
        <w:instrText>ADDIN CSL_CITATION {"citationItems":[{"id":"ITEM-1","itemData":{"URL":"http://www.icmje.org/recommendations/browse/roles-and-responsibilities/defining-the-role-of-authors-and-contributors.html","accessed":{"date-parts":[["2021","11","15"]]},"author":[{"dropping-particle":"","family":"ICMJE","given":"","non-dropping-particle":"","parse-names":false,"suffix":""}],"id":"ITEM-1","issued":{"date-parts":[["2021"]]},"title":"ICMJE Recommendations: Defining the Role of Authors and Contributors","type":"webpage"},"uris":["http://www.mendeley.com/documents/?uuid=fd85a4f0-e739-3b7c-b769-3421a9220295"]}],"mendeley":{"formattedCitation":"(2)","plainTextFormattedCitation":"(2)","previouslyFormattedCitation":"(2)"},"properties":{"noteIndex":0},"schema":"https://github.com/citation-style-language/schema/raw/master/csl-citation.json"}</w:instrText>
      </w:r>
      <w:r w:rsidR="005A22CA">
        <w:rPr>
          <w:rFonts w:ascii="Calibri Light" w:hAnsi="Calibri Light" w:cs="Calibri Light"/>
        </w:rPr>
        <w:fldChar w:fldCharType="separate"/>
      </w:r>
      <w:r w:rsidR="005A22CA" w:rsidRPr="005A22CA">
        <w:rPr>
          <w:rFonts w:ascii="Calibri Light" w:hAnsi="Calibri Light" w:cs="Calibri Light"/>
          <w:noProof/>
        </w:rPr>
        <w:t>(2)</w:t>
      </w:r>
      <w:r w:rsidR="005A22CA">
        <w:rPr>
          <w:rFonts w:ascii="Calibri Light" w:hAnsi="Calibri Light" w:cs="Calibri Light"/>
        </w:rPr>
        <w:fldChar w:fldCharType="end"/>
      </w:r>
      <w:r w:rsidR="005A22CA">
        <w:rPr>
          <w:rFonts w:ascii="Calibri Light" w:hAnsi="Calibri Light" w:cs="Calibri Light"/>
        </w:rPr>
        <w:t xml:space="preserve">. The ICMJE </w:t>
      </w:r>
      <w:r w:rsidR="001106EB">
        <w:rPr>
          <w:rFonts w:ascii="Calibri Light" w:hAnsi="Calibri Light" w:cs="Calibri Light"/>
        </w:rPr>
        <w:t>recommend</w:t>
      </w:r>
      <w:r w:rsidR="00A67EE8">
        <w:rPr>
          <w:rFonts w:ascii="Calibri Light" w:hAnsi="Calibri Light" w:cs="Calibri Light"/>
        </w:rPr>
        <w:t>s</w:t>
      </w:r>
      <w:r w:rsidR="001106EB">
        <w:rPr>
          <w:rFonts w:ascii="Calibri Light" w:hAnsi="Calibri Light" w:cs="Calibri Light"/>
        </w:rPr>
        <w:t xml:space="preserve"> that authorship </w:t>
      </w:r>
      <w:r w:rsidR="0017365D">
        <w:rPr>
          <w:rFonts w:ascii="Calibri Light" w:hAnsi="Calibri Light" w:cs="Calibri Light"/>
        </w:rPr>
        <w:t>by determined by</w:t>
      </w:r>
      <w:r w:rsidR="001106EB">
        <w:rPr>
          <w:rFonts w:ascii="Calibri Light" w:hAnsi="Calibri Light" w:cs="Calibri Light"/>
        </w:rPr>
        <w:t xml:space="preserve"> four criteri</w:t>
      </w:r>
      <w:r w:rsidR="005A22CA">
        <w:rPr>
          <w:rFonts w:ascii="Calibri Light" w:hAnsi="Calibri Light" w:cs="Calibri Light"/>
        </w:rPr>
        <w:t>a</w:t>
      </w:r>
      <w:r w:rsidR="001106EB">
        <w:rPr>
          <w:rFonts w:ascii="Calibri Light" w:hAnsi="Calibri Light" w:cs="Calibri Light"/>
        </w:rPr>
        <w:t xml:space="preserve">, which we outline below </w:t>
      </w:r>
      <w:r w:rsidR="0017365D">
        <w:rPr>
          <w:rFonts w:ascii="Calibri Light" w:hAnsi="Calibri Light" w:cs="Calibri Light"/>
        </w:rPr>
        <w:t xml:space="preserve">along </w:t>
      </w:r>
      <w:r w:rsidR="001106EB">
        <w:rPr>
          <w:rFonts w:ascii="Calibri Light" w:hAnsi="Calibri Light" w:cs="Calibri Light"/>
        </w:rPr>
        <w:t>with some additional suggestions.</w:t>
      </w:r>
    </w:p>
    <w:p w14:paraId="4BC4620D" w14:textId="77777777" w:rsidR="00B86E49" w:rsidRDefault="00B86E49" w:rsidP="00632397">
      <w:pPr>
        <w:jc w:val="both"/>
        <w:rPr>
          <w:rFonts w:ascii="Calibri Light" w:hAnsi="Calibri Light" w:cs="Calibri Light"/>
        </w:rPr>
      </w:pPr>
    </w:p>
    <w:p w14:paraId="39DBB8F0" w14:textId="2DA55DD0" w:rsidR="00DC6AB6" w:rsidRDefault="00334072" w:rsidP="00632397">
      <w:pPr>
        <w:jc w:val="both"/>
        <w:rPr>
          <w:rFonts w:ascii="Calibri Light" w:hAnsi="Calibri Light" w:cs="Calibri Light"/>
          <w:b/>
          <w:bCs/>
        </w:rPr>
      </w:pPr>
      <w:r>
        <w:rPr>
          <w:rFonts w:ascii="Calibri Light" w:hAnsi="Calibri Light" w:cs="Calibri Light"/>
          <w:b/>
          <w:bCs/>
        </w:rPr>
        <w:t>10</w:t>
      </w:r>
      <w:r w:rsidR="00D62475">
        <w:rPr>
          <w:rFonts w:ascii="Calibri Light" w:hAnsi="Calibri Light" w:cs="Calibri Light"/>
          <w:b/>
          <w:bCs/>
        </w:rPr>
        <w:t>.1</w:t>
      </w:r>
      <w:r w:rsidR="00B86E49">
        <w:rPr>
          <w:rFonts w:ascii="Calibri Light" w:hAnsi="Calibri Light" w:cs="Calibri Light"/>
          <w:b/>
          <w:bCs/>
        </w:rPr>
        <w:t xml:space="preserve">. </w:t>
      </w:r>
      <w:r>
        <w:rPr>
          <w:rFonts w:ascii="Calibri Light" w:hAnsi="Calibri Light" w:cs="Calibri Light"/>
          <w:b/>
          <w:bCs/>
        </w:rPr>
        <w:t xml:space="preserve">Suggested criteria </w:t>
      </w:r>
      <w:r w:rsidR="004259C1">
        <w:rPr>
          <w:rFonts w:ascii="Calibri Light" w:hAnsi="Calibri Light" w:cs="Calibri Light"/>
          <w:b/>
          <w:bCs/>
        </w:rPr>
        <w:t>for</w:t>
      </w:r>
      <w:r>
        <w:rPr>
          <w:rFonts w:ascii="Calibri Light" w:hAnsi="Calibri Light" w:cs="Calibri Light"/>
          <w:b/>
          <w:bCs/>
        </w:rPr>
        <w:t xml:space="preserve"> authorship and contributorship  </w:t>
      </w:r>
    </w:p>
    <w:p w14:paraId="3D0A7012" w14:textId="3D909CDF" w:rsidR="00D62475" w:rsidRDefault="00D62475" w:rsidP="00632397">
      <w:pPr>
        <w:jc w:val="both"/>
        <w:rPr>
          <w:rFonts w:ascii="Calibri Light" w:hAnsi="Calibri Light" w:cs="Calibri Light"/>
        </w:rPr>
      </w:pPr>
    </w:p>
    <w:p w14:paraId="02878170" w14:textId="7FE83AD0" w:rsidR="001956BE" w:rsidRDefault="001956BE" w:rsidP="00632397">
      <w:pPr>
        <w:jc w:val="both"/>
        <w:rPr>
          <w:rFonts w:ascii="Calibri Light" w:hAnsi="Calibri Light" w:cs="Calibri Light"/>
        </w:rPr>
      </w:pPr>
      <w:r>
        <w:rPr>
          <w:rFonts w:ascii="Calibri Light" w:hAnsi="Calibri Light" w:cs="Calibri Light"/>
        </w:rPr>
        <w:t>The ICMJE suggest</w:t>
      </w:r>
      <w:r w:rsidR="00A67EE8">
        <w:rPr>
          <w:rFonts w:ascii="Calibri Light" w:hAnsi="Calibri Light" w:cs="Calibri Light"/>
        </w:rPr>
        <w:t>s</w:t>
      </w:r>
      <w:r>
        <w:rPr>
          <w:rFonts w:ascii="Calibri Light" w:hAnsi="Calibri Light" w:cs="Calibri Light"/>
        </w:rPr>
        <w:t xml:space="preserve"> the following criteria to ensure that all included authors </w:t>
      </w:r>
      <w:r w:rsidR="00C36A20">
        <w:rPr>
          <w:rFonts w:ascii="Calibri Light" w:hAnsi="Calibri Light" w:cs="Calibri Light"/>
        </w:rPr>
        <w:t>contributed substantially</w:t>
      </w:r>
      <w:r>
        <w:rPr>
          <w:rFonts w:ascii="Calibri Light" w:hAnsi="Calibri Light" w:cs="Calibri Light"/>
        </w:rPr>
        <w:t xml:space="preserve"> to the publication and </w:t>
      </w:r>
      <w:r w:rsidR="00C36A20">
        <w:rPr>
          <w:rFonts w:ascii="Calibri Light" w:hAnsi="Calibri Light" w:cs="Calibri Light"/>
        </w:rPr>
        <w:t>accept</w:t>
      </w:r>
      <w:r>
        <w:rPr>
          <w:rFonts w:ascii="Calibri Light" w:hAnsi="Calibri Light" w:cs="Calibri Light"/>
        </w:rPr>
        <w:t xml:space="preserve"> accountability and responsibility for the published paper. They recommend that </w:t>
      </w:r>
      <w:r w:rsidRPr="009C2C26">
        <w:rPr>
          <w:rFonts w:ascii="Calibri Light" w:hAnsi="Calibri Light" w:cs="Calibri Light"/>
          <w:b/>
          <w:bCs/>
        </w:rPr>
        <w:t>all</w:t>
      </w:r>
      <w:r>
        <w:rPr>
          <w:rFonts w:ascii="Calibri Light" w:hAnsi="Calibri Light" w:cs="Calibri Light"/>
        </w:rPr>
        <w:t xml:space="preserve"> four of the following criteria be met </w:t>
      </w:r>
      <w:r w:rsidR="00C36A20">
        <w:rPr>
          <w:rFonts w:ascii="Calibri Light" w:hAnsi="Calibri Light" w:cs="Calibri Light"/>
        </w:rPr>
        <w:t>before</w:t>
      </w:r>
      <w:r>
        <w:rPr>
          <w:rFonts w:ascii="Calibri Light" w:hAnsi="Calibri Light" w:cs="Calibri Light"/>
        </w:rPr>
        <w:t xml:space="preserve"> someone </w:t>
      </w:r>
      <w:r w:rsidR="00C36A20">
        <w:rPr>
          <w:rFonts w:ascii="Calibri Light" w:hAnsi="Calibri Light" w:cs="Calibri Light"/>
        </w:rPr>
        <w:t xml:space="preserve">can </w:t>
      </w:r>
      <w:r>
        <w:rPr>
          <w:rFonts w:ascii="Calibri Light" w:hAnsi="Calibri Light" w:cs="Calibri Light"/>
        </w:rPr>
        <w:t xml:space="preserve">be </w:t>
      </w:r>
      <w:r w:rsidR="00C36A20">
        <w:rPr>
          <w:rFonts w:ascii="Calibri Light" w:hAnsi="Calibri Light" w:cs="Calibri Light"/>
        </w:rPr>
        <w:t>listed</w:t>
      </w:r>
      <w:r>
        <w:rPr>
          <w:rFonts w:ascii="Calibri Light" w:hAnsi="Calibri Light" w:cs="Calibri Light"/>
        </w:rPr>
        <w:t xml:space="preserve"> as an author on the publication.</w:t>
      </w:r>
    </w:p>
    <w:p w14:paraId="5E59CA98" w14:textId="77777777" w:rsidR="001956BE" w:rsidRDefault="001956BE" w:rsidP="00632397">
      <w:pPr>
        <w:jc w:val="both"/>
        <w:rPr>
          <w:rFonts w:ascii="Calibri Light" w:hAnsi="Calibri Light" w:cs="Calibri Light"/>
        </w:rPr>
      </w:pPr>
    </w:p>
    <w:p w14:paraId="08E1358F" w14:textId="1D5F1F3A" w:rsidR="00A53BB8" w:rsidRPr="001956BE" w:rsidRDefault="00640904" w:rsidP="00632397">
      <w:pPr>
        <w:jc w:val="both"/>
        <w:rPr>
          <w:rFonts w:ascii="Calibri Light" w:hAnsi="Calibri Light" w:cs="Calibri Light"/>
          <w:b/>
          <w:bCs/>
        </w:rPr>
      </w:pPr>
      <w:r w:rsidRPr="001956BE">
        <w:rPr>
          <w:rFonts w:ascii="Calibri Light" w:hAnsi="Calibri Light" w:cs="Calibri Light"/>
          <w:b/>
          <w:bCs/>
        </w:rPr>
        <w:t xml:space="preserve">Four criteria </w:t>
      </w:r>
      <w:r w:rsidR="001956BE" w:rsidRPr="001956BE">
        <w:rPr>
          <w:rFonts w:ascii="Calibri Light" w:hAnsi="Calibri Light" w:cs="Calibri Light"/>
          <w:b/>
          <w:bCs/>
        </w:rPr>
        <w:t>for authorship</w:t>
      </w:r>
    </w:p>
    <w:p w14:paraId="56FA6CC9" w14:textId="13105852" w:rsidR="00640904" w:rsidRDefault="001956BE" w:rsidP="00632397">
      <w:pPr>
        <w:pStyle w:val="ListParagraph"/>
        <w:numPr>
          <w:ilvl w:val="0"/>
          <w:numId w:val="43"/>
        </w:numPr>
        <w:jc w:val="both"/>
        <w:rPr>
          <w:rFonts w:ascii="Calibri Light" w:hAnsi="Calibri Light" w:cs="Calibri Light"/>
        </w:rPr>
      </w:pPr>
      <w:r>
        <w:rPr>
          <w:rFonts w:ascii="Calibri Light" w:hAnsi="Calibri Light" w:cs="Calibri Light"/>
        </w:rPr>
        <w:t xml:space="preserve">The </w:t>
      </w:r>
      <w:r w:rsidR="00C36A20">
        <w:rPr>
          <w:rFonts w:ascii="Calibri Light" w:hAnsi="Calibri Light" w:cs="Calibri Light"/>
        </w:rPr>
        <w:t>individual</w:t>
      </w:r>
      <w:r>
        <w:rPr>
          <w:rFonts w:ascii="Calibri Light" w:hAnsi="Calibri Light" w:cs="Calibri Light"/>
        </w:rPr>
        <w:t xml:space="preserve"> has made s</w:t>
      </w:r>
      <w:r w:rsidR="00640904">
        <w:rPr>
          <w:rFonts w:ascii="Calibri Light" w:hAnsi="Calibri Light" w:cs="Calibri Light"/>
        </w:rPr>
        <w:t xml:space="preserve">ubstantial contributions </w:t>
      </w:r>
      <w:r>
        <w:rPr>
          <w:rFonts w:ascii="Calibri Light" w:hAnsi="Calibri Light" w:cs="Calibri Light"/>
        </w:rPr>
        <w:t>to the project:</w:t>
      </w:r>
      <w:r w:rsidR="00640904">
        <w:rPr>
          <w:rFonts w:ascii="Calibri Light" w:hAnsi="Calibri Light" w:cs="Calibri Light"/>
        </w:rPr>
        <w:t xml:space="preserve"> </w:t>
      </w:r>
      <w:r>
        <w:rPr>
          <w:rFonts w:ascii="Calibri Light" w:hAnsi="Calibri Light" w:cs="Calibri Light"/>
        </w:rPr>
        <w:t xml:space="preserve">a “substantial” contribution can be </w:t>
      </w:r>
      <w:r w:rsidR="00C36A20">
        <w:rPr>
          <w:rFonts w:ascii="Calibri Light" w:hAnsi="Calibri Light" w:cs="Calibri Light"/>
        </w:rPr>
        <w:t>defined</w:t>
      </w:r>
      <w:r>
        <w:rPr>
          <w:rFonts w:ascii="Calibri Light" w:hAnsi="Calibri Light" w:cs="Calibri Light"/>
        </w:rPr>
        <w:t xml:space="preserve"> as meeting one or more of the following</w:t>
      </w:r>
      <w:r w:rsidR="00C36A20">
        <w:rPr>
          <w:rFonts w:ascii="Calibri Light" w:hAnsi="Calibri Light" w:cs="Calibri Light"/>
        </w:rPr>
        <w:t xml:space="preserve"> criteria.</w:t>
      </w:r>
      <w:r>
        <w:rPr>
          <w:rFonts w:ascii="Calibri Light" w:hAnsi="Calibri Light" w:cs="Calibri Light"/>
        </w:rPr>
        <w:t xml:space="preserve"> </w:t>
      </w:r>
    </w:p>
    <w:p w14:paraId="024E69F5" w14:textId="380C91B1" w:rsidR="00640904" w:rsidRDefault="001956BE" w:rsidP="00632397">
      <w:pPr>
        <w:pStyle w:val="ListParagraph"/>
        <w:numPr>
          <w:ilvl w:val="1"/>
          <w:numId w:val="43"/>
        </w:numPr>
        <w:jc w:val="both"/>
        <w:rPr>
          <w:rFonts w:ascii="Calibri Light" w:hAnsi="Calibri Light" w:cs="Calibri Light"/>
        </w:rPr>
      </w:pPr>
      <w:r>
        <w:rPr>
          <w:rFonts w:ascii="Calibri Light" w:hAnsi="Calibri Light" w:cs="Calibri Light"/>
        </w:rPr>
        <w:t xml:space="preserve">The person conceptualized the study, </w:t>
      </w:r>
      <w:r w:rsidR="00C36A20">
        <w:rPr>
          <w:rFonts w:ascii="Calibri Light" w:hAnsi="Calibri Light" w:cs="Calibri Light"/>
        </w:rPr>
        <w:t>devised</w:t>
      </w:r>
      <w:r>
        <w:rPr>
          <w:rFonts w:ascii="Calibri Light" w:hAnsi="Calibri Light" w:cs="Calibri Light"/>
        </w:rPr>
        <w:t xml:space="preserve"> the design of the study, or significantly improved the conception or the design of the study. </w:t>
      </w:r>
    </w:p>
    <w:p w14:paraId="38D7A6B1" w14:textId="732C24E1" w:rsidR="00640904" w:rsidRDefault="001956BE" w:rsidP="00632397">
      <w:pPr>
        <w:pStyle w:val="ListParagraph"/>
        <w:numPr>
          <w:ilvl w:val="1"/>
          <w:numId w:val="43"/>
        </w:numPr>
        <w:jc w:val="both"/>
        <w:rPr>
          <w:rFonts w:ascii="Calibri Light" w:hAnsi="Calibri Light" w:cs="Calibri Light"/>
        </w:rPr>
      </w:pPr>
      <w:r>
        <w:rPr>
          <w:rFonts w:ascii="Calibri Light" w:hAnsi="Calibri Light" w:cs="Calibri Light"/>
        </w:rPr>
        <w:t xml:space="preserve">The person was a key member in the acquisition of the data used for the study. </w:t>
      </w:r>
    </w:p>
    <w:p w14:paraId="2AABB77C" w14:textId="1E0D4B0E" w:rsidR="00640904" w:rsidRDefault="001956BE" w:rsidP="00632397">
      <w:pPr>
        <w:pStyle w:val="ListParagraph"/>
        <w:numPr>
          <w:ilvl w:val="1"/>
          <w:numId w:val="43"/>
        </w:numPr>
        <w:jc w:val="both"/>
        <w:rPr>
          <w:rFonts w:ascii="Calibri Light" w:hAnsi="Calibri Light" w:cs="Calibri Light"/>
        </w:rPr>
      </w:pPr>
      <w:r>
        <w:rPr>
          <w:rFonts w:ascii="Calibri Light" w:hAnsi="Calibri Light" w:cs="Calibri Light"/>
        </w:rPr>
        <w:t xml:space="preserve">The person was responsible for the data analysis of the study, or significantly improved the data analysis. </w:t>
      </w:r>
    </w:p>
    <w:p w14:paraId="545B6975" w14:textId="1A622D36" w:rsidR="00640904" w:rsidRDefault="001956BE" w:rsidP="00632397">
      <w:pPr>
        <w:pStyle w:val="ListParagraph"/>
        <w:numPr>
          <w:ilvl w:val="1"/>
          <w:numId w:val="43"/>
        </w:numPr>
        <w:jc w:val="both"/>
        <w:rPr>
          <w:rFonts w:ascii="Calibri Light" w:hAnsi="Calibri Light" w:cs="Calibri Light"/>
        </w:rPr>
      </w:pPr>
      <w:r>
        <w:rPr>
          <w:rFonts w:ascii="Calibri Light" w:hAnsi="Calibri Light" w:cs="Calibri Light"/>
        </w:rPr>
        <w:t xml:space="preserve">The person </w:t>
      </w:r>
      <w:r w:rsidR="00C36A20">
        <w:rPr>
          <w:rFonts w:ascii="Calibri Light" w:hAnsi="Calibri Light" w:cs="Calibri Light"/>
        </w:rPr>
        <w:t>made significant contributions</w:t>
      </w:r>
      <w:r>
        <w:rPr>
          <w:rFonts w:ascii="Calibri Light" w:hAnsi="Calibri Light" w:cs="Calibri Light"/>
        </w:rPr>
        <w:t xml:space="preserve"> to the data interpretation. </w:t>
      </w:r>
    </w:p>
    <w:p w14:paraId="261AC6BE" w14:textId="26AFB588" w:rsidR="00640904" w:rsidRDefault="0005312E" w:rsidP="00632397">
      <w:pPr>
        <w:pStyle w:val="ListParagraph"/>
        <w:numPr>
          <w:ilvl w:val="0"/>
          <w:numId w:val="43"/>
        </w:numPr>
        <w:jc w:val="both"/>
        <w:rPr>
          <w:rFonts w:ascii="Calibri Light" w:hAnsi="Calibri Light" w:cs="Calibri Light"/>
        </w:rPr>
      </w:pPr>
      <w:r>
        <w:rPr>
          <w:rFonts w:ascii="Calibri Light" w:hAnsi="Calibri Light" w:cs="Calibri Light"/>
        </w:rPr>
        <w:t xml:space="preserve">The person wrote the first draft of the </w:t>
      </w:r>
      <w:r w:rsidR="00ED31C8">
        <w:rPr>
          <w:rFonts w:ascii="Calibri Light" w:hAnsi="Calibri Light" w:cs="Calibri Light"/>
        </w:rPr>
        <w:t>paper or</w:t>
      </w:r>
      <w:r>
        <w:rPr>
          <w:rFonts w:ascii="Calibri Light" w:hAnsi="Calibri Light" w:cs="Calibri Light"/>
        </w:rPr>
        <w:t xml:space="preserve"> made critical revisions</w:t>
      </w:r>
      <w:r w:rsidR="00682AB2">
        <w:rPr>
          <w:rFonts w:ascii="Calibri Light" w:hAnsi="Calibri Light" w:cs="Calibri Light"/>
        </w:rPr>
        <w:t xml:space="preserve"> in the subsequent versions of the paper</w:t>
      </w:r>
      <w:r>
        <w:rPr>
          <w:rFonts w:ascii="Calibri Light" w:hAnsi="Calibri Light" w:cs="Calibri Light"/>
        </w:rPr>
        <w:t xml:space="preserve">. </w:t>
      </w:r>
    </w:p>
    <w:p w14:paraId="3DA2ECBA" w14:textId="5A6FB30C" w:rsidR="00170CFB" w:rsidRDefault="0005312E" w:rsidP="00632397">
      <w:pPr>
        <w:pStyle w:val="ListParagraph"/>
        <w:numPr>
          <w:ilvl w:val="0"/>
          <w:numId w:val="43"/>
        </w:numPr>
        <w:jc w:val="both"/>
        <w:rPr>
          <w:rFonts w:ascii="Calibri Light" w:hAnsi="Calibri Light" w:cs="Calibri Light"/>
        </w:rPr>
      </w:pPr>
      <w:r>
        <w:rPr>
          <w:rFonts w:ascii="Calibri Light" w:hAnsi="Calibri Light" w:cs="Calibri Light"/>
        </w:rPr>
        <w:t xml:space="preserve">The person has reviewed and approved the final version of the manuscript for publication. </w:t>
      </w:r>
    </w:p>
    <w:p w14:paraId="675F73BC" w14:textId="44CC1096" w:rsidR="00170CFB" w:rsidRDefault="0005312E" w:rsidP="00632397">
      <w:pPr>
        <w:pStyle w:val="ListParagraph"/>
        <w:numPr>
          <w:ilvl w:val="0"/>
          <w:numId w:val="43"/>
        </w:numPr>
        <w:jc w:val="both"/>
        <w:rPr>
          <w:rFonts w:ascii="Calibri Light" w:hAnsi="Calibri Light" w:cs="Calibri Light"/>
        </w:rPr>
      </w:pPr>
      <w:r>
        <w:rPr>
          <w:rFonts w:ascii="Calibri Light" w:hAnsi="Calibri Light" w:cs="Calibri Light"/>
        </w:rPr>
        <w:t xml:space="preserve">The person acknowledged and agreed to </w:t>
      </w:r>
      <w:r w:rsidR="00682AB2">
        <w:rPr>
          <w:rFonts w:ascii="Calibri Light" w:hAnsi="Calibri Light" w:cs="Calibri Light"/>
        </w:rPr>
        <w:t xml:space="preserve">accept accountability and responsibility </w:t>
      </w:r>
      <w:r w:rsidR="00170CFB">
        <w:rPr>
          <w:rFonts w:ascii="Calibri Light" w:hAnsi="Calibri Light" w:cs="Calibri Light"/>
        </w:rPr>
        <w:t>for all aspects of the</w:t>
      </w:r>
      <w:r>
        <w:rPr>
          <w:rFonts w:ascii="Calibri Light" w:hAnsi="Calibri Light" w:cs="Calibri Light"/>
        </w:rPr>
        <w:t xml:space="preserve"> published</w:t>
      </w:r>
      <w:r w:rsidR="00170CFB">
        <w:rPr>
          <w:rFonts w:ascii="Calibri Light" w:hAnsi="Calibri Light" w:cs="Calibri Light"/>
        </w:rPr>
        <w:t xml:space="preserve"> work</w:t>
      </w:r>
      <w:r>
        <w:rPr>
          <w:rFonts w:ascii="Calibri Light" w:hAnsi="Calibri Light" w:cs="Calibri Light"/>
        </w:rPr>
        <w:t>.</w:t>
      </w:r>
    </w:p>
    <w:p w14:paraId="6ACBED90" w14:textId="531D952D" w:rsidR="00203E18" w:rsidRDefault="00203E18" w:rsidP="00632397">
      <w:pPr>
        <w:jc w:val="both"/>
        <w:rPr>
          <w:rFonts w:ascii="Calibri Light" w:hAnsi="Calibri Light" w:cs="Calibri Light"/>
        </w:rPr>
      </w:pPr>
    </w:p>
    <w:p w14:paraId="0D39F1A4" w14:textId="65FC6529" w:rsidR="00203E18" w:rsidRDefault="00203E18" w:rsidP="00632397">
      <w:pPr>
        <w:jc w:val="both"/>
        <w:rPr>
          <w:rFonts w:ascii="Calibri Light" w:hAnsi="Calibri Light" w:cs="Calibri Light"/>
        </w:rPr>
      </w:pPr>
      <w:r>
        <w:rPr>
          <w:rFonts w:ascii="Calibri Light" w:hAnsi="Calibri Light" w:cs="Calibri Light"/>
        </w:rPr>
        <w:lastRenderedPageBreak/>
        <w:t xml:space="preserve">These four criteria must be met in order for someone to be </w:t>
      </w:r>
      <w:r w:rsidR="00682AB2">
        <w:rPr>
          <w:rFonts w:ascii="Calibri Light" w:hAnsi="Calibri Light" w:cs="Calibri Light"/>
        </w:rPr>
        <w:t>listed as an author</w:t>
      </w:r>
      <w:r>
        <w:rPr>
          <w:rFonts w:ascii="Calibri Light" w:hAnsi="Calibri Light" w:cs="Calibri Light"/>
        </w:rPr>
        <w:t xml:space="preserve">. </w:t>
      </w:r>
      <w:r w:rsidR="00ED31C8">
        <w:rPr>
          <w:rFonts w:ascii="Calibri Light" w:hAnsi="Calibri Light" w:cs="Calibri Light"/>
        </w:rPr>
        <w:t xml:space="preserve">However, these criteria are meant to be used carefully as a guide to determine who merits credit as authors and can </w:t>
      </w:r>
      <w:r w:rsidR="00682AB2">
        <w:rPr>
          <w:rFonts w:ascii="Calibri Light" w:hAnsi="Calibri Light" w:cs="Calibri Light"/>
        </w:rPr>
        <w:t>accept</w:t>
      </w:r>
      <w:r w:rsidR="00ED31C8">
        <w:rPr>
          <w:rFonts w:ascii="Calibri Light" w:hAnsi="Calibri Light" w:cs="Calibri Light"/>
        </w:rPr>
        <w:t xml:space="preserve"> responsibility as such; the</w:t>
      </w:r>
      <w:r w:rsidR="00682AB2">
        <w:rPr>
          <w:rFonts w:ascii="Calibri Light" w:hAnsi="Calibri Light" w:cs="Calibri Light"/>
        </w:rPr>
        <w:t>y</w:t>
      </w:r>
      <w:r w:rsidR="00ED31C8">
        <w:rPr>
          <w:rFonts w:ascii="Calibri Light" w:hAnsi="Calibri Light" w:cs="Calibri Light"/>
        </w:rPr>
        <w:t xml:space="preserve"> should not be used as loopholes to </w:t>
      </w:r>
      <w:r w:rsidR="00682AB2">
        <w:rPr>
          <w:rFonts w:ascii="Calibri Light" w:hAnsi="Calibri Light" w:cs="Calibri Light"/>
        </w:rPr>
        <w:t>deny</w:t>
      </w:r>
      <w:r w:rsidR="00ED31C8">
        <w:rPr>
          <w:rFonts w:ascii="Calibri Light" w:hAnsi="Calibri Light" w:cs="Calibri Light"/>
        </w:rPr>
        <w:t xml:space="preserve"> authorship </w:t>
      </w:r>
      <w:r w:rsidR="00682AB2">
        <w:rPr>
          <w:rFonts w:ascii="Calibri Light" w:hAnsi="Calibri Light" w:cs="Calibri Light"/>
        </w:rPr>
        <w:t xml:space="preserve">to </w:t>
      </w:r>
      <w:r w:rsidR="00ED31C8">
        <w:rPr>
          <w:rFonts w:ascii="Calibri Light" w:hAnsi="Calibri Light" w:cs="Calibri Light"/>
        </w:rPr>
        <w:t>deserving colleagues. The ICMJE suggest</w:t>
      </w:r>
      <w:r w:rsidR="00A67EE8">
        <w:rPr>
          <w:rFonts w:ascii="Calibri Light" w:hAnsi="Calibri Light" w:cs="Calibri Light"/>
        </w:rPr>
        <w:t>s</w:t>
      </w:r>
      <w:r w:rsidR="00ED31C8">
        <w:rPr>
          <w:rFonts w:ascii="Calibri Light" w:hAnsi="Calibri Light" w:cs="Calibri Light"/>
        </w:rPr>
        <w:t xml:space="preserve"> that individuals who meet the first criteria of substantial contribution should be given adequate opportunity and time to contribute to the revisions and review or the manuscript</w:t>
      </w:r>
      <w:r w:rsidR="00A01817">
        <w:rPr>
          <w:rFonts w:ascii="Calibri Light" w:hAnsi="Calibri Light" w:cs="Calibri Light"/>
        </w:rPr>
        <w:t xml:space="preserve"> in order to meet the </w:t>
      </w:r>
      <w:r w:rsidR="00ED31C8">
        <w:rPr>
          <w:rFonts w:ascii="Calibri Light" w:hAnsi="Calibri Light" w:cs="Calibri Light"/>
        </w:rPr>
        <w:t xml:space="preserve">rest of the criteria. </w:t>
      </w:r>
      <w:r w:rsidR="00A01817" w:rsidRPr="00A01817">
        <w:rPr>
          <w:rFonts w:ascii="Calibri Light" w:hAnsi="Calibri Light" w:cs="Calibri Light"/>
        </w:rPr>
        <w:t>It is not uncommon for people to meet only one or two of the four criteria</w:t>
      </w:r>
      <w:r w:rsidR="00A01817">
        <w:rPr>
          <w:rFonts w:ascii="Calibri Light" w:hAnsi="Calibri Light" w:cs="Calibri Light"/>
        </w:rPr>
        <w:t>. In these cases,</w:t>
      </w:r>
      <w:r w:rsidR="00ED31C8">
        <w:rPr>
          <w:rFonts w:ascii="Calibri Light" w:hAnsi="Calibri Light" w:cs="Calibri Light"/>
        </w:rPr>
        <w:t xml:space="preserve"> </w:t>
      </w:r>
      <w:r w:rsidR="00A01817" w:rsidRPr="00A01817">
        <w:rPr>
          <w:rFonts w:ascii="Calibri Light" w:hAnsi="Calibri Light" w:cs="Calibri Light"/>
        </w:rPr>
        <w:t>even if they are not listed as authors, these individuals should be acknowledged as contributors to the research</w:t>
      </w:r>
      <w:r w:rsidR="00391B57">
        <w:rPr>
          <w:rFonts w:ascii="Calibri Light" w:hAnsi="Calibri Light" w:cs="Calibri Light"/>
        </w:rPr>
        <w:t xml:space="preserve"> study</w:t>
      </w:r>
      <w:r w:rsidR="00A01817" w:rsidRPr="00A01817">
        <w:rPr>
          <w:rFonts w:ascii="Calibri Light" w:hAnsi="Calibri Light" w:cs="Calibri Light"/>
        </w:rPr>
        <w:t xml:space="preserve"> in the</w:t>
      </w:r>
      <w:r w:rsidR="00A01817">
        <w:rPr>
          <w:rFonts w:ascii="Calibri Light" w:hAnsi="Calibri Light" w:cs="Calibri Light"/>
        </w:rPr>
        <w:t xml:space="preserve"> </w:t>
      </w:r>
      <w:r w:rsidR="00A01817" w:rsidRPr="00A01817">
        <w:rPr>
          <w:rFonts w:ascii="Calibri Light" w:hAnsi="Calibri Light" w:cs="Calibri Light"/>
        </w:rPr>
        <w:t>acknowledgments.</w:t>
      </w:r>
    </w:p>
    <w:p w14:paraId="647FD188" w14:textId="77777777" w:rsidR="00A01817" w:rsidRPr="00203E18" w:rsidRDefault="00A01817" w:rsidP="00632397">
      <w:pPr>
        <w:jc w:val="both"/>
        <w:rPr>
          <w:rFonts w:ascii="Calibri Light" w:hAnsi="Calibri Light" w:cs="Calibri Light"/>
        </w:rPr>
      </w:pPr>
    </w:p>
    <w:p w14:paraId="168676BC" w14:textId="74B32BAC" w:rsidR="00170CFB" w:rsidRPr="00170CFB" w:rsidRDefault="007D29DA" w:rsidP="00632397">
      <w:pPr>
        <w:jc w:val="both"/>
        <w:rPr>
          <w:rFonts w:ascii="Calibri Light" w:hAnsi="Calibri Light" w:cs="Calibri Light"/>
        </w:rPr>
      </w:pPr>
      <w:r>
        <w:rPr>
          <w:rFonts w:ascii="Calibri Light" w:hAnsi="Calibri Light" w:cs="Calibri Light"/>
        </w:rPr>
        <w:t>The corresponding author is responsible for all communication with the journal</w:t>
      </w:r>
      <w:r w:rsidR="000B5637">
        <w:rPr>
          <w:rFonts w:ascii="Calibri Light" w:hAnsi="Calibri Light" w:cs="Calibri Light"/>
        </w:rPr>
        <w:t xml:space="preserve">, including </w:t>
      </w:r>
      <w:r>
        <w:rPr>
          <w:rFonts w:ascii="Calibri Light" w:hAnsi="Calibri Light" w:cs="Calibri Light"/>
        </w:rPr>
        <w:t xml:space="preserve">manuscript submission, responding to reviewers’ comments, communicating the review and revisions with the co-authors, re-submitting revisions, as well as responding to any inquiries about the study after </w:t>
      </w:r>
      <w:r w:rsidR="000B5637">
        <w:rPr>
          <w:rFonts w:ascii="Calibri Light" w:hAnsi="Calibri Light" w:cs="Calibri Light"/>
        </w:rPr>
        <w:t>it has been published</w:t>
      </w:r>
      <w:r>
        <w:rPr>
          <w:rFonts w:ascii="Calibri Light" w:hAnsi="Calibri Light" w:cs="Calibri Light"/>
        </w:rPr>
        <w:t xml:space="preserve">. </w:t>
      </w:r>
      <w:r w:rsidR="000B5637">
        <w:rPr>
          <w:rFonts w:ascii="Calibri Light" w:hAnsi="Calibri Light" w:cs="Calibri Light"/>
        </w:rPr>
        <w:t>Furthermore</w:t>
      </w:r>
      <w:r>
        <w:rPr>
          <w:rFonts w:ascii="Calibri Light" w:hAnsi="Calibri Light" w:cs="Calibri Light"/>
        </w:rPr>
        <w:t xml:space="preserve">, the corresponding author is also responsible for ensuring </w:t>
      </w:r>
      <w:r w:rsidR="000B5637">
        <w:rPr>
          <w:rFonts w:ascii="Calibri Light" w:hAnsi="Calibri Light" w:cs="Calibri Light"/>
        </w:rPr>
        <w:t xml:space="preserve">that </w:t>
      </w:r>
      <w:r>
        <w:rPr>
          <w:rFonts w:ascii="Calibri Light" w:hAnsi="Calibri Light" w:cs="Calibri Light"/>
        </w:rPr>
        <w:t xml:space="preserve">all individuals deserving of authorship </w:t>
      </w:r>
      <w:r w:rsidR="000B5637">
        <w:rPr>
          <w:rFonts w:ascii="Calibri Light" w:hAnsi="Calibri Light" w:cs="Calibri Light"/>
        </w:rPr>
        <w:t>are</w:t>
      </w:r>
      <w:r>
        <w:rPr>
          <w:rFonts w:ascii="Calibri Light" w:hAnsi="Calibri Light" w:cs="Calibri Light"/>
        </w:rPr>
        <w:t xml:space="preserve"> given </w:t>
      </w:r>
      <w:r w:rsidR="000B5637">
        <w:rPr>
          <w:rFonts w:ascii="Calibri Light" w:hAnsi="Calibri Light" w:cs="Calibri Light"/>
        </w:rPr>
        <w:t xml:space="preserve">an </w:t>
      </w:r>
      <w:r w:rsidR="00C05261">
        <w:rPr>
          <w:rFonts w:ascii="Calibri Light" w:hAnsi="Calibri Light" w:cs="Calibri Light"/>
        </w:rPr>
        <w:t>appropriate opportunity to contribute to the publication</w:t>
      </w:r>
      <w:r w:rsidR="000B5637">
        <w:rPr>
          <w:rFonts w:ascii="Calibri Light" w:hAnsi="Calibri Light" w:cs="Calibri Light"/>
        </w:rPr>
        <w:t>’s</w:t>
      </w:r>
      <w:r w:rsidR="00C05261">
        <w:rPr>
          <w:rFonts w:ascii="Calibri Light" w:hAnsi="Calibri Light" w:cs="Calibri Light"/>
        </w:rPr>
        <w:t xml:space="preserve"> authorship.  </w:t>
      </w:r>
    </w:p>
    <w:p w14:paraId="5B4BD25E" w14:textId="06363B12" w:rsidR="00012B63" w:rsidRDefault="00012B63" w:rsidP="00632397">
      <w:pPr>
        <w:jc w:val="both"/>
        <w:rPr>
          <w:rFonts w:ascii="Calibri Light" w:hAnsi="Calibri Light" w:cs="Calibri Light"/>
        </w:rPr>
      </w:pPr>
    </w:p>
    <w:p w14:paraId="0908F264" w14:textId="08E0435F" w:rsidR="006712B2" w:rsidRDefault="00640904" w:rsidP="00632397">
      <w:pPr>
        <w:jc w:val="both"/>
        <w:rPr>
          <w:rFonts w:ascii="Calibri Light" w:hAnsi="Calibri Light" w:cs="Calibri Light"/>
        </w:rPr>
      </w:pPr>
      <w:r>
        <w:rPr>
          <w:rFonts w:ascii="Calibri Light" w:hAnsi="Calibri Light" w:cs="Calibri Light"/>
        </w:rPr>
        <w:t xml:space="preserve">In </w:t>
      </w:r>
      <w:r w:rsidR="00ED31C8">
        <w:rPr>
          <w:rFonts w:ascii="Calibri Light" w:hAnsi="Calibri Light" w:cs="Calibri Light"/>
        </w:rPr>
        <w:t>terms of the order of the authors</w:t>
      </w:r>
      <w:r w:rsidR="00B02256">
        <w:rPr>
          <w:rFonts w:ascii="Calibri Light" w:hAnsi="Calibri Light" w:cs="Calibri Light"/>
        </w:rPr>
        <w:t xml:space="preserve"> in the authorship list</w:t>
      </w:r>
      <w:r w:rsidR="00ED31C8">
        <w:rPr>
          <w:rFonts w:ascii="Calibri Light" w:hAnsi="Calibri Light" w:cs="Calibri Light"/>
        </w:rPr>
        <w:t xml:space="preserve">, the order varies by discipline and field, but in </w:t>
      </w:r>
      <w:r>
        <w:rPr>
          <w:rFonts w:ascii="Calibri Light" w:hAnsi="Calibri Light" w:cs="Calibri Light"/>
        </w:rPr>
        <w:t>epidemiology and public health,</w:t>
      </w:r>
      <w:r w:rsidR="00ED31C8">
        <w:rPr>
          <w:rFonts w:ascii="Calibri Light" w:hAnsi="Calibri Light" w:cs="Calibri Light"/>
        </w:rPr>
        <w:t xml:space="preserve"> the person who writes the first draft of the manuscript is </w:t>
      </w:r>
      <w:r w:rsidR="00B02256">
        <w:rPr>
          <w:rFonts w:ascii="Calibri Light" w:hAnsi="Calibri Light" w:cs="Calibri Light"/>
        </w:rPr>
        <w:t>usually</w:t>
      </w:r>
      <w:r w:rsidR="00ED31C8">
        <w:rPr>
          <w:rFonts w:ascii="Calibri Light" w:hAnsi="Calibri Light" w:cs="Calibri Light"/>
        </w:rPr>
        <w:t xml:space="preserve"> the first author. </w:t>
      </w:r>
      <w:r w:rsidR="00B02256" w:rsidRPr="00B02256">
        <w:rPr>
          <w:rFonts w:ascii="Calibri Light" w:hAnsi="Calibri Light" w:cs="Calibri Light"/>
        </w:rPr>
        <w:t>Although it is uncommon, some journals allow two co-first authors who contributed equally to the research and writing of the manuscript.</w:t>
      </w:r>
      <w:r w:rsidR="0051490B">
        <w:rPr>
          <w:rFonts w:ascii="Calibri Light" w:hAnsi="Calibri Light" w:cs="Calibri Light"/>
        </w:rPr>
        <w:t xml:space="preserve"> </w:t>
      </w:r>
      <w:r w:rsidR="00B02256" w:rsidRPr="00B02256">
        <w:rPr>
          <w:rFonts w:ascii="Calibri Light" w:hAnsi="Calibri Light" w:cs="Calibri Light"/>
        </w:rPr>
        <w:t>In the field of biomedical and health sciences research, the principal investigator is usually the last author.</w:t>
      </w:r>
      <w:r w:rsidR="004A05A1">
        <w:rPr>
          <w:rFonts w:ascii="Calibri Light" w:hAnsi="Calibri Light" w:cs="Calibri Light"/>
        </w:rPr>
        <w:t xml:space="preserve"> Sometimes, </w:t>
      </w:r>
      <w:r w:rsidR="007A7AEF">
        <w:rPr>
          <w:rFonts w:ascii="Calibri Light" w:hAnsi="Calibri Light" w:cs="Calibri Light"/>
        </w:rPr>
        <w:t xml:space="preserve">the </w:t>
      </w:r>
      <w:r w:rsidR="00B02256">
        <w:rPr>
          <w:rFonts w:ascii="Calibri Light" w:hAnsi="Calibri Light" w:cs="Calibri Light"/>
        </w:rPr>
        <w:t xml:space="preserve">research </w:t>
      </w:r>
      <w:r w:rsidR="007A7AEF">
        <w:rPr>
          <w:rFonts w:ascii="Calibri Light" w:hAnsi="Calibri Light" w:cs="Calibri Light"/>
        </w:rPr>
        <w:t>study is</w:t>
      </w:r>
      <w:r w:rsidR="00B02256">
        <w:rPr>
          <w:rFonts w:ascii="Calibri Light" w:hAnsi="Calibri Light" w:cs="Calibri Light"/>
        </w:rPr>
        <w:t xml:space="preserve"> the</w:t>
      </w:r>
      <w:r w:rsidR="007A7AEF">
        <w:rPr>
          <w:rFonts w:ascii="Calibri Light" w:hAnsi="Calibri Light" w:cs="Calibri Light"/>
        </w:rPr>
        <w:t xml:space="preserve"> work </w:t>
      </w:r>
      <w:r w:rsidR="00B02256">
        <w:rPr>
          <w:rFonts w:ascii="Calibri Light" w:hAnsi="Calibri Light" w:cs="Calibri Light"/>
        </w:rPr>
        <w:t>of</w:t>
      </w:r>
      <w:r w:rsidR="007A7AEF">
        <w:rPr>
          <w:rFonts w:ascii="Calibri Light" w:hAnsi="Calibri Light" w:cs="Calibri Light"/>
        </w:rPr>
        <w:t xml:space="preserve"> a large working group or research team; in these </w:t>
      </w:r>
      <w:r w:rsidR="00B02256">
        <w:rPr>
          <w:rFonts w:ascii="Calibri Light" w:hAnsi="Calibri Light" w:cs="Calibri Light"/>
        </w:rPr>
        <w:t>instances</w:t>
      </w:r>
      <w:r w:rsidR="007A7AEF">
        <w:rPr>
          <w:rFonts w:ascii="Calibri Light" w:hAnsi="Calibri Light" w:cs="Calibri Light"/>
        </w:rPr>
        <w:t xml:space="preserve">, </w:t>
      </w:r>
      <w:r w:rsidR="00B02256">
        <w:rPr>
          <w:rFonts w:ascii="Calibri Light" w:hAnsi="Calibri Light" w:cs="Calibri Light"/>
        </w:rPr>
        <w:t xml:space="preserve">the group or team may be named in the author list </w:t>
      </w:r>
      <w:r w:rsidR="007A7AEF">
        <w:rPr>
          <w:rFonts w:ascii="Calibri Light" w:hAnsi="Calibri Light" w:cs="Calibri Light"/>
        </w:rPr>
        <w:t xml:space="preserve">rather than </w:t>
      </w:r>
      <w:r w:rsidR="00B02256">
        <w:rPr>
          <w:rFonts w:ascii="Calibri Light" w:hAnsi="Calibri Light" w:cs="Calibri Light"/>
        </w:rPr>
        <w:t>each individual</w:t>
      </w:r>
      <w:r w:rsidR="00E5698B">
        <w:rPr>
          <w:rFonts w:ascii="Calibri Light" w:hAnsi="Calibri Light" w:cs="Calibri Light"/>
        </w:rPr>
        <w:t>’s name</w:t>
      </w:r>
      <w:r w:rsidR="007A7AEF">
        <w:rPr>
          <w:rFonts w:ascii="Calibri Light" w:hAnsi="Calibri Light" w:cs="Calibri Light"/>
        </w:rPr>
        <w:t xml:space="preserve">. For example, </w:t>
      </w:r>
      <w:r w:rsidR="00BB1D49">
        <w:rPr>
          <w:rFonts w:ascii="Calibri Light" w:hAnsi="Calibri Light" w:cs="Calibri Light"/>
        </w:rPr>
        <w:t xml:space="preserve">de Vries et al. </w:t>
      </w:r>
      <w:r w:rsidR="00BB1D49">
        <w:rPr>
          <w:rFonts w:ascii="Calibri Light" w:hAnsi="Calibri Light" w:cs="Calibri Light"/>
        </w:rPr>
        <w:fldChar w:fldCharType="begin" w:fldLock="1"/>
      </w:r>
      <w:r w:rsidR="00697000">
        <w:rPr>
          <w:rFonts w:ascii="Calibri Light" w:hAnsi="Calibri Light" w:cs="Calibri Light"/>
        </w:rPr>
        <w:instrText>ADDIN CSL_CITATION {"citationItems":[{"id":"ITEM-1","itemData":{"DOI":"10.1016/j.jad.2021.04.001","ISSN":"15732517","PMID":"33940429","abstract":"Background: Although randomized trials show that specific phobia treatments can be effective, it is unclear whether patients experience treatment as helpful in clinical practice. We investigated this issue by assessing perceived treatment helpfulness for specific phobia in a cross-national epidemiological survey. Methods: Cross-sectional population-based WHO World Mental Health (WMH) surveys in 24 countries (n=112,507) assessed lifetime specific phobia. Respondents who met lifetime criteria were asked whether they ever received treatment they considered helpful and the number of professionals seen up to the time of receiving helpful treatment. Discrete-event survival analysis was used to calculate conditional-cumulative probabilities of obtaining helpful treatment across number of professionals seen and of persisting in help-seeking after prior unhelpful treatment. Results: 23.0% of respondents reported receiving helpful treatment from the first professional seen, whereas cumulative probability of receiving helpful treatment was 85.7% after seeing up to 9 professionals. However, only 14.7% of patients persisted in seeing up to 9 professionals, resulting in the proportion of patients ever receiving helpful treatment (47.5%) being much lower than it could have been with persistence in help-seeking. Few predictors were found either of perceived helpfulness or of persistence in help-seeking after earlier unhelpful treatments. Limitations: Retrospective recall and lack of information about either types of treatments received or objective symptomatic improvements limit results. Conclusions: Despite these limitations, results suggest that helpfulness of specific phobia treatment could be increased, perhaps substantially, by increasing patient persistence in help-seeking after earlier unhelpful treatments. Improved understanding is needed of barriers to help-seeking persistence.","author":[{"dropping-particle":"","family":"Vries","given":"Ymkje Anna","non-dropping-particle":"de","parse-names":false,"suffix":""},{"dropping-particle":"","family":"Harris","given":"Meredith G.","non-dropping-particle":"","parse-names":false,"suffix":""},{"dropping-particle":"","family":"Vigo","given":"Daniel","non-dropping-particle":"","parse-names":false,"suffix":""},{"dropping-particle":"","family":"Chiu","given":"Wai Tat","non-dropping-particle":"","parse-names":false,"suffix":""},{"dropping-particle":"","family":"Sampson","given":"Nancy A.","non-dropping-particle":"","parse-names":false,"suffix":""},{"dropping-particle":"","family":"Al-Hamzawi","given":"Ali","non-dropping-particle":"","parse-names":false,"suffix":""},{"dropping-particle":"","family":"Alonso","given":"Jordi","non-dropping-particle":"","parse-names":false,"suffix":""},{"dropping-particle":"","family":"Andrade","given":"Laura H.","non-dropping-particle":"","parse-names":false,"suffix":""},{"dropping-particle":"","family":"Benjet","given":"Corina","non-dropping-particle":"","parse-names":false,"suffix":""},{"dropping-particle":"","family":"Bruffaerts","given":"Ronny","non-dropping-particle":"","parse-names":false,"suffix":""},{"dropping-particle":"","family":"Bunting","given":"Brendan","non-dropping-particle":"","parse-names":false,"suffix":""},{"dropping-particle":"","family":"Caldas de Almeida","given":"José Miguel","non-dropping-particle":"","parse-names":false,"suffix":""},{"dropping-particle":"","family":"Girolamo","given":"Giovanni","non-dropping-particle":"de","parse-names":false,"suffix":""},{"dropping-particle":"","family":"Florescu","given":"Silvia","non-dropping-particle":"","parse-names":false,"suffix":""},{"dropping-particle":"","family":"Gureje","given":"Oye","non-dropping-particle":"","parse-names":false,"suffix":""},{"dropping-particle":"","family":"Haro","given":"Josep Maria","non-dropping-particle":"","parse-names":false,"suffix":""},{"dropping-particle":"","family":"Hu","given":"Chiyi","non-dropping-particle":"","parse-names":false,"suffix":""},{"dropping-particle":"","family":"Karam","given":"Elie G.","non-dropping-particle":"","parse-names":false,"suffix":""},{"dropping-particle":"","family":"Kawakami","given":"Norito","non-dropping-particle":"","parse-names":false,"suffix":""},{"dropping-particle":"","family":"Kovess-Masfety","given":"Viviane","non-dropping-particle":"","parse-names":false,"suffix":""},{"dropping-particle":"","family":"Lee","given":"Sing","non-dropping-particle":"","parse-names":false,"suffix":""},{"dropping-particle":"","family":"Moskalewicz","given":"Jacek","non-dropping-particle":"","parse-names":false,"suffix":""},{"dropping-particle":"","family":"Navarro-Mateu","given":"Fernando","non-dropping-particle":"","parse-names":false,"suffix":""},{"dropping-particle":"","family":"Ojagbemi","given":"Akin","non-dropping-particle":"","parse-names":false,"suffix":""},{"dropping-particle":"","family":"Posada-Villa","given":"José","non-dropping-particle":"","parse-names":false,"suffix":""},{"dropping-particle":"","family":"Scott","given":"Kate","non-dropping-particle":"","parse-names":false,"suffix":""},{"dropping-particle":"","family":"Torres","given":"Yolanda","non-dropping-particle":"","parse-names":false,"suffix":""},{"dropping-particle":"","family":"Zarkov","given":"Zahari","non-dropping-particle":"","parse-names":false,"suffix":""},{"dropping-particle":"","family":"Nierenberg","given":"Andrew","non-dropping-particle":"","parse-names":false,"suffix":""},{"dropping-particle":"","family":"Kessler","given":"Ronald C.","non-dropping-particle":"","parse-names":false,"suffix":""},{"dropping-particle":"","family":"Jonge","given":"Peter","non-dropping-particle":"de","parse-names":false,"suffix":""}],"container-title":"Journal of Affective Disorders","id":"ITEM-1","issued":{"date-parts":[["2021","6","1"]]},"page":"199-209","publisher":"Elsevier","title":"Perceived helpfulness of treatment for specific phobia: Findings from the World Mental Health Surveys","type":"article-journal","volume":"288"},"uris":["http://www.mendeley.com/documents/?uuid=0c2d5655-2aef-3d57-806f-3f6466d1cdec"]}],"mendeley":{"formattedCitation":"(3)","plainTextFormattedCitation":"(3)","previouslyFormattedCitation":"(3)"},"properties":{"noteIndex":0},"schema":"https://github.com/citation-style-language/schema/raw/master/csl-citation.json"}</w:instrText>
      </w:r>
      <w:r w:rsidR="00BB1D49">
        <w:rPr>
          <w:rFonts w:ascii="Calibri Light" w:hAnsi="Calibri Light" w:cs="Calibri Light"/>
        </w:rPr>
        <w:fldChar w:fldCharType="separate"/>
      </w:r>
      <w:r w:rsidR="00BB1D49" w:rsidRPr="00BB1D49">
        <w:rPr>
          <w:rFonts w:ascii="Calibri Light" w:hAnsi="Calibri Light" w:cs="Calibri Light"/>
          <w:noProof/>
        </w:rPr>
        <w:t>(3)</w:t>
      </w:r>
      <w:r w:rsidR="00BB1D49">
        <w:rPr>
          <w:rFonts w:ascii="Calibri Light" w:hAnsi="Calibri Light" w:cs="Calibri Light"/>
        </w:rPr>
        <w:fldChar w:fldCharType="end"/>
      </w:r>
      <w:r w:rsidR="00BB1D49">
        <w:rPr>
          <w:rFonts w:ascii="Calibri Light" w:hAnsi="Calibri Light" w:cs="Calibri Light"/>
        </w:rPr>
        <w:t xml:space="preserve"> include </w:t>
      </w:r>
      <w:r w:rsidR="00E5698B" w:rsidRPr="00E5698B">
        <w:rPr>
          <w:rFonts w:ascii="Calibri Light" w:hAnsi="Calibri Light" w:cs="Calibri Light"/>
        </w:rPr>
        <w:t>the WHO World Mental Health Survey collaborators in the authorship list of their paper, and the authors</w:t>
      </w:r>
      <w:r w:rsidR="00A67EE8">
        <w:rPr>
          <w:rFonts w:ascii="Calibri Light" w:hAnsi="Calibri Light" w:cs="Calibri Light"/>
        </w:rPr>
        <w:t>'</w:t>
      </w:r>
      <w:r w:rsidR="00E5698B" w:rsidRPr="00E5698B">
        <w:rPr>
          <w:rFonts w:ascii="Calibri Light" w:hAnsi="Calibri Light" w:cs="Calibri Light"/>
        </w:rPr>
        <w:t xml:space="preserve"> contributions section specifies which individuals are included as collaborators. Similarly, CREDENCE Trial Investigators are listed as co-authors by Zhou et al.</w:t>
      </w:r>
      <w:r w:rsidR="00E5698B">
        <w:rPr>
          <w:rFonts w:ascii="Calibri Light" w:hAnsi="Calibri Light" w:cs="Calibri Light"/>
        </w:rPr>
        <w:t xml:space="preserve"> </w:t>
      </w:r>
      <w:r w:rsidR="00697000">
        <w:rPr>
          <w:rFonts w:ascii="Calibri Light" w:hAnsi="Calibri Light" w:cs="Calibri Light"/>
        </w:rPr>
        <w:fldChar w:fldCharType="begin" w:fldLock="1"/>
      </w:r>
      <w:r w:rsidR="00416849">
        <w:rPr>
          <w:rFonts w:ascii="Calibri Light" w:hAnsi="Calibri Light" w:cs="Calibri Light"/>
        </w:rPr>
        <w:instrText>ADDIN CSL_CITATION {"citationItems":[{"id":"ITEM-1","itemData":{"DOI":"10.1161/STROKEAHA.120.031623","ISSN":"15244628","PMID":"33874750","abstract":"BACKGROUND AND PURPOSE: Chronic kidney disease with reduced estimated glomerular filtration rate or elevated albuminuria increases risk for ischemic and hemorrhagic stroke. This study assessed the effects of sodium glucose cotransporter 2 inhibitors (SGLT2i) on stroke and atrial fibrillation/flutter (AF/AFL) from CREDENCE (Canagliflozin and Renal Events in Diabetes With Established Nephropathy Clinical Evaluation) and a meta-Analysis of large cardiovascular outcome trials (CVOTs) of SGLT2i in type 2 diabetes mellitus. METHODS: CREDENCE randomized 4401 participants with type 2 diabetes mellitus and chronic kidney disease to canagliflozin or placebo. Post hoc, we estimated effects on fatal or nonfatal stroke, stroke subtypes, and intermediate markers of stroke risk including AF/AFL. Stroke and AF/AFL data from 3 other completed large CVOTs and CREDENCE were pooled using random-effects meta-Analysis. RESULTS: In CREDENCE, 142 participants experienced a stroke during follow-up (10.9/1000 patient-years with canagliflozin, 14.2/1000 patient-years with placebo; hazard ratio [HR], 0.77 [95% CI, 0.55-1.08]). Effects by stroke subtypes were: ischemic (HR, 0.88 [95% CI, 0.61-1.28]; n=111), hemorrhagic (HR, 0.50 [95% CI, 0.19-1.32]; n=18), and undetermined (HR, 0.54 [95% CI, 0.20-1.46]; n=17). There was no clear effect on AF/AFL (HR, 0.76 [95% CI, 0.53-1.10]; n=115). The overall effects in the 4 CVOTs combined were: Total stroke (HRpooled, 0.96 [95% CI, 0.82-1.12]), ischemic stroke (HRpooled, 1.01 [95% CI, 0.89-1.14]), hemorrhagic stroke (HRpooled, 0.50 [95% CI, 0.30-0.83]), undetermined stroke (HRpooled, 0.86 [95% CI, 0.49-1.51]), and AF/AFL (HRpooled, 0.81 [95% CI, 0.71-0.93]). There was evidence that SGLT2i effects on total stroke varied by baseline estimated glomerular filtration rate (P=0.01), with protection in the lowest estimated glomerular filtration rate (45 mL/min/1.73 m2]) subgroup (HRpooled, 0.50 [95% CI, 0.31-0.79]). CONCLUSIONS: Although we found no clear effect of SGLT2i on total stroke in CREDENCE or across trials combined, there was some evidence of benefit in preventing hemorrhagic stroke and AF/AFL, as well as total stroke for those with lowest estimated glomerular filtration rate. Future research should focus on confirming these data and exploring potential mechanisms.","author":[{"dropping-particle":"","family":"Zhou","given":"Zien","non-dropping-particle":"","parse-names":false,"suffix":""},{"dropping-particle":"","family":"Jardine","given":"Meg J.","non-dropping-particle":"","parse-names":false,"suffix":""},{"dropping-particle":"","family":"Li","given":"Qiang","non-dropping-particle":"","parse-names":false,"suffix":""},{"dropping-particle":"","family":"Neuen","given":"Brendon L.","non-dropping-particle":"","parse-names":false,"suffix":""},{"dropping-particle":"","family":"Cannon","given":"Christopher P.","non-dropping-particle":"","parse-names":false,"suffix":""},{"dropping-particle":"","family":"Zeeuw","given":"Dick","non-dropping-particle":"De","parse-names":false,"suffix":""},{"dropping-particle":"","family":"Edwards","given":"Robert","non-dropping-particle":"","parse-names":false,"suffix":""},{"dropping-particle":"","family":"Levin","given":"Adeera","non-dropping-particle":"","parse-names":false,"suffix":""},{"dropping-particle":"","family":"Mahaffey","given":"Kenneth W.","non-dropping-particle":"","parse-names":false,"suffix":""},{"dropping-particle":"","family":"Perkovic","given":"Vlado","non-dropping-particle":"","parse-names":false,"suffix":""},{"dropping-particle":"","family":"Neal","given":"Bruce","non-dropping-particle":"","parse-names":false,"suffix":""},{"dropping-particle":"","family":"Lindley","given":"Richard I.","non-dropping-particle":"","parse-names":false,"suffix":""},{"dropping-particle":"","family":"Guerrero","given":"Rodolfo Andres Ahuad","non-dropping-particle":"","parse-names":false,"suffix":""},{"dropping-particle":"","family":"Aizenberg","given":"Diego","non-dropping-particle":"","parse-names":false,"suffix":""},{"dropping-particle":"","family":"Albisu","given":"Juan Pablo","non-dropping-particle":"","parse-names":false,"suffix":""},{"dropping-particle":"","family":"Alvarisqueta","given":"Andres","non-dropping-particle":"","parse-names":false,"suffix":""},{"dropping-particle":"","family":"Bartolacci","given":"Ines","non-dropping-particle":"","parse-names":false,"suffix":""},{"dropping-particle":"","family":"Berli","given":"Mario Alberto","non-dropping-particle":"","parse-names":false,"suffix":""},{"dropping-particle":"","family":"Bordonava","given":"Anselmo","non-dropping-particle":"","parse-names":false,"suffix":""},{"dropping-particle":"","family":"Calella","given":"Pedro","non-dropping-particle":"","parse-names":false,"suffix":""},{"dropping-particle":"","family":"Cantero","given":"Maria Cecilia","non-dropping-particle":"","parse-names":false,"suffix":""},{"dropping-particle":"","family":"Cartasegna","given":"Luis Rodolfo","non-dropping-particle":"","parse-names":false,"suffix":""},{"dropping-particle":"","family":"Cercos","given":"Esteban","non-dropping-particle":"","parse-names":false,"suffix":""},{"dropping-particle":"","family":"Coloma","given":"Gabriela Cecilia","non-dropping-particle":"","parse-names":false,"suffix":""},{"dropping-particle":"","family":"Colombo","given":"Hugo","non-dropping-particle":"","parse-names":false,"suffix":""},{"dropping-particle":"","family":"Commendatore","given":"Victor","non-dropping-particle":"","parse-names":false,"suffix":""},{"dropping-particle":"","family":"Cuadrado","given":"Jesus","non-dropping-particle":"","parse-names":false,"suffix":""},{"dropping-particle":"","family":"Cuneo","given":"Carlos Alberto","non-dropping-particle":"","parse-names":false,"suffix":""},{"dropping-particle":"","family":"Cusumano","given":"Ana Maria","non-dropping-particle":"","parse-names":false,"suffix":""},{"dropping-particle":"","family":"Douthat","given":"Walter Guillermo","non-dropping-particle":"","parse-names":false,"suffix":""},{"dropping-particle":"","family":"Dran","given":"Ricardo Dario","non-dropping-particle":"","parse-names":false,"suffix":""},{"dropping-particle":"","family":"Farias","given":"Eduardo","non-dropping-particle":"","parse-names":false,"suffix":""},{"dropping-particle":"","family":"Fernandez","given":"Maria Florencia","non-dropping-particle":"","parse-names":false,"suffix":""},{"dropping-particle":"","family":"Finkelstein","given":"Hernan","non-dropping-particle":"","parse-names":false,"suffix":""},{"dropping-particle":"","family":"Fragale","given":"Guillermo","non-dropping-particle":"","parse-names":false,"suffix":""},{"dropping-particle":"","family":"Fretes","given":"Jose Osvaldo","non-dropping-particle":"","parse-names":false,"suffix":""},{"dropping-particle":"","family":"Garcia","given":"Nestor Horacio","non-dropping-particle":"","parse-names":false,"suffix":""},{"dropping-particle":"","family":"Gastaldi","given":"Anibal","non-dropping-particle":"","parse-names":false,"suffix":""},{"dropping-particle":"","family":"Gelersztein","given":"Elizabeth","non-dropping-particle":"","parse-names":false,"suffix":""},{"dropping-particle":"","family":"Glenny","given":"Jorge Archibaldo","non-dropping-particle":"","parse-names":false,"suffix":""},{"dropping-particle":"","family":"Gonzalez","given":"Joaquin Pablo","non-dropping-particle":"","parse-names":false,"suffix":""},{"dropping-particle":"","family":"Carmen Gonzalez Colaso","given":"Patricia","non-dropping-particle":"Del","parse-names":false,"suffix":""},{"dropping-particle":"","family":"Goycoa","given":"Claudia","non-dropping-particle":"","parse-names":false,"suffix":""},{"dropping-particle":"","family":"Greloni","given":"Gustavo Cristian","non-dropping-particle":"","parse-names":false,"suffix":""},{"dropping-particle":"","family":"Guinsburg","given":"Adrian","non-dropping-particle":"","parse-names":false,"suffix":""},{"dropping-particle":"","family":"Hermida","given":"Sonia","non-dropping-particle":"","parse-names":false,"suffix":""},{"dropping-particle":"","family":"Juncos","given":"Luis Isaias","non-dropping-particle":"","parse-names":false,"suffix":""},{"dropping-particle":"","family":"Klyver","given":"Maria Isabel","non-dropping-particle":"","parse-names":false,"suffix":""},{"dropping-particle":"","family":"Kraft","given":"Florencia","non-dropping-particle":"","parse-names":false,"suffix":""},{"dropping-particle":"","family":"Krynski","given":"Fernando","non-dropping-particle":"","parse-names":false,"suffix":""},{"dropping-particle":"","family":"Lanchiotti","given":"Paulina Virginia","non-dropping-particle":"","parse-names":false,"suffix":""},{"dropping-particle":"","family":"La Fuente","given":"Ricardo Alfonso Leon","non-dropping-particle":"De","parse-names":false,"suffix":""},{"dropping-particle":"","family":"Marchetta","given":"Nora","non-dropping-particle":"","parse-names":false,"suffix":""},{"dropping-particle":"","family":"Mele","given":"Pablo","non-dropping-particle":"","parse-names":false,"suffix":""},{"dropping-particle":"","family":"Nicolai","given":"Silvia","non-dropping-particle":"","parse-names":false,"suffix":""},{"dropping-particle":"","family":"Novoa","given":"Pablo Antonio","non-dropping-particle":"","parse-names":false,"suffix":""},{"dropping-particle":"","family":"Orio","given":"Silvia Ines","non-dropping-particle":"","parse-names":false,"suffix":""},{"dropping-particle":"","family":"Otreras","given":"Fabian","non-dropping-particle":"","parse-names":false,"suffix":""},{"dropping-particle":"","family":"Oviedo","given":"Alejandra","non-dropping-particle":"","parse-names":false,"suffix":""},{"dropping-particle":"","family":"Raffaele","given":"Pablo","non-dropping-particle":"","parse-names":false,"suffix":""},{"dropping-particle":"","family":"Resk","given":"Jorge Hector","non-dropping-particle":"","parse-names":false,"suffix":""},{"dropping-particle":"","family":"Rista","given":"Lucas","non-dropping-particle":"","parse-names":false,"suffix":""},{"dropping-particle":"","family":"Papini","given":"Nelson Rodriguez","non-dropping-particle":"","parse-names":false,"suffix":""},{"dropping-particle":"","family":"Sala","given":"Jorgelina","non-dropping-particle":"","parse-names":false,"suffix":""},{"dropping-particle":"","family":"Santos","given":"Juan Carlos","non-dropping-particle":"","parse-names":false,"suffix":""},{"dropping-particle":"","family":"Schiavi","given":"Lilia Beatriz","non-dropping-particle":"","parse-names":false,"suffix":""},{"dropping-particle":"","family":"Sessa","given":"Horacio","non-dropping-particle":"","parse-names":false,"suffix":""},{"dropping-particle":"","family":"Casabella","given":"Tomas Smith","non-dropping-particle":"","parse-names":false,"suffix":""},{"dropping-particle":"","family":"Ulla","given":"Maria Rosa","non-dropping-particle":"","parse-names":false,"suffix":""},{"dropping-particle":"","family":"Valdez","given":"Maria","non-dropping-particle":"","parse-names":false,"suffix":""},{"dropping-particle":"","family":"Vallejos","given":"Augusto","non-dropping-particle":"","parse-names":false,"suffix":""},{"dropping-particle":"","family":"Villarino","given":"Adriana","non-dropping-particle":"","parse-names":false,"suffix":""},{"dropping-particle":"","family":"Visco","given":"Virginia Esther","non-dropping-particle":"","parse-names":false,"suffix":""},{"dropping-particle":"","family":"Wassermann","given":"Alfredo","non-dropping-particle":"","parse-names":false,"suffix":""},{"dropping-particle":"","family":"Zaidman","given":"Cesar Javier","non-dropping-particle":"","parse-names":false,"suffix":""},{"dropping-particle":"","family":"Cheung","given":"Ngai Wah","non-dropping-particle":"","parse-names":false,"suffix":""},{"dropping-particle":"","family":"Droste","given":"Carolyn","non-dropping-particle":"","parse-names":false,"suffix":""},{"dropping-particle":"","family":"Fraser","given":"Ian","non-dropping-particle":"","parse-names":false,"suffix":""},{"dropping-particle":"","family":"Johnson","given":"David","non-dropping-particle":"","parse-names":false,"suffix":""},{"dropping-particle":"","family":"Mah","given":"Peak Mann","non-dropping-particle":"","parse-names":false,"suffix":""},{"dropping-particle":"","family":"Nicholls","given":"Kathy","non-dropping-particle":"","parse-names":false,"suffix":""},{"dropping-particle":"","family":"Packham","given":"David","non-dropping-particle":"","parse-names":false,"suffix":""},{"dropping-particle":"","family":"Proietto","given":"Joseph","non-dropping-particle":"","parse-names":false,"suffix":""},{"dropping-particle":"","family":"Roberts","given":"Anthony","non-dropping-particle":"","parse-names":false,"suffix":""},{"dropping-particle":"","family":"Roger","given":"Simon","non-dropping-particle":"","parse-names":false,"suffix":""},{"dropping-particle":"","family":"Tsang","given":"Venessa","non-dropping-particle":"","parse-names":false,"suffix":""},{"dropping-particle":"","family":"Raduan","given":"Roberto Abrão","non-dropping-particle":"","parse-names":false,"suffix":""},{"dropping-particle":"","family":"Costa","given":"Fernando Augusto Alves","non-dropping-particle":"Da","parse-names":false,"suffix":""},{"dropping-particle":"","family":"Amodeo","given":"Celso","non-dropping-particle":"","parse-names":false,"suffix":""},{"dropping-particle":"","family":"Turatti","given":"Luiz Alberto Andreotti","non-dropping-particle":"","parse-names":false,"suffix":""},{"dropping-particle":"","family":"Bregman","given":"Rachel","non-dropping-particle":"","parse-names":false,"suffix":""},{"dropping-particle":"","family":"Sanches","given":"Fernanda Cristina Camelo","non-dropping-particle":"","parse-names":false,"suffix":""},{"dropping-particle":"","family":"Canani","given":"Luis Henrique","non-dropping-particle":"","parse-names":false,"suffix":""},{"dropping-particle":"","family":"Chacra","given":"Antônio Roberto","non-dropping-particle":"","parse-names":false,"suffix":""},{"dropping-particle":"","family":"Borges","given":"João Lindolfo Cunha","non-dropping-particle":"","parse-names":false,"suffix":""},{"dropping-particle":"","family":"Vêncio","given":"Sérgio Alberto Cunha","non-dropping-particle":"","parse-names":false,"suffix":""},{"dropping-particle":"","family":"Silva Franco","given":"Roberto Jorge","non-dropping-particle":"Da","parse-names":false,"suffix":""},{"dropping-particle":"","family":"D'Avila","given":"Domingos","non-dropping-particle":"","parse-names":false,"suffix":""},{"dropping-particle":"","family":"Souza Portes","given":"Evandro","non-dropping-particle":"De","parse-names":false,"suffix":""},{"dropping-particle":"","family":"Souza","given":"Pedro","non-dropping-particle":"De","parse-names":false,"suffix":""},{"dropping-particle":"","family":"Deboni","given":"Luciane Mônica","non-dropping-particle":"","parse-names":false,"suffix":""},{"dropping-particle":"","family":"Filho","given":"Fadlo Fraige","non-dropping-particle":"","parse-names":false,"suffix":""},{"dropping-particle":"","family":"Neto","given":"Bruno Geloneze","non-dropping-particle":"","parse-names":false,"suffix":""},{"dropping-particle":"","family":"Gomes","given":"Marcus","non-dropping-particle":"","parse-names":false,"suffix":""},{"dropping-particle":"","family":"Kohara","given":"Suely Keiko","non-dropping-particle":"","parse-names":false,"suffix":""},{"dropping-particle":"","family":"Keitel","given":"Elizete","non-dropping-particle":"","parse-names":false,"suffix":""},{"dropping-particle":"","family":"Saraiva","given":"Jose Francisco Kerr","non-dropping-particle":"","parse-names":false,"suffix":""},{"dropping-particle":"","family":"Lisboa","given":"Hugo Roberto Kurtz","non-dropping-particle":"","parse-names":false,"suffix":""},{"dropping-particle":"","family":"Carvalho Contieri","given":"Fabiana Loss","non-dropping-particle":"De","parse-names":false,"suffix":""},{"dropping-particle":"","family":"Milagres","given":"Rosângela","non-dropping-particle":"","parse-names":false,"suffix":""},{"dropping-particle":"","family":"Junior","given":"Renan Montenegro","non-dropping-particle":"","parse-names":false,"suffix":""},{"dropping-particle":"","family":"Brito","given":"Claudia Moreira","non-dropping-particle":"De","parse-names":false,"suffix":""},{"dropping-particle":"","family":"Hissa","given":"Miguel Nasser","non-dropping-particle":"","parse-names":false,"suffix":""},{"dropping-particle":"","family":"Sabbag","given":"Ângela Regina Nazario","non-dropping-particle":"","parse-names":false,"suffix":""},{"dropping-particle":"","family":"Noronha","given":"Irene","non-dropping-particle":"","parse-names":false,"suffix":""},{"dropping-particle":"","family":"Panarotto","given":"Daniel","non-dropping-particle":"","parse-names":false,"suffix":""},{"dropping-particle":"","family":"Filho","given":"Roberto Pecoits","non-dropping-particle":"","parse-names":false,"suffix":""},{"dropping-particle":"","family":"Pereira","given":"Márcio Antônio","non-dropping-particle":"","parse-names":false,"suffix":""},{"dropping-particle":"","family":"Saporito","given":"Wladmir","non-dropping-particle":"","parse-names":false,"suffix":""},{"dropping-particle":"","family":"Scotton","given":"Antonio Scafuto","non-dropping-particle":"","parse-names":false,"suffix":""},{"dropping-particle":"","family":"Schuch","given":"Tiago","non-dropping-particle":"","parse-names":false,"suffix":""},{"dropping-particle":"","family":"Almeida","given":"Roberto Simões","non-dropping-particle":"De","parse-names":false,"suffix":""},{"dropping-particle":"","family":"Ramos","given":"Cássio Slompo","non-dropping-particle":"","parse-names":false,"suffix":""},{"dropping-particle":"","family":"Felício","given":"João Soares","non-dropping-particle":"","parse-names":false,"suffix":""},{"dropping-particle":"","family":"Thomé","given":"Fernando","non-dropping-particle":"","parse-names":false,"suffix":""},{"dropping-particle":"","family":"Hachmann","given":"Jean Carlo Tibes","non-dropping-particle":"","parse-names":false,"suffix":""},{"dropping-particle":"","family":"Yamada","given":"Sérgio","non-dropping-particle":"","parse-names":false,"suffix":""},{"dropping-particle":"","family":"Hayashida","given":"Cesar Yoiti","non-dropping-particle":"","parse-names":false,"suffix":""},{"dropping-particle":"","family":"Petry","given":"Tarissa Beatrice Zanata","non-dropping-particle":"","parse-names":false,"suffix":""},{"dropping-particle":"","family":"Zanella","given":"Maria Teresa","non-dropping-particle":"","parse-names":false,"suffix":""},{"dropping-particle":"","family":"Andreeva","given":"Viktoria","non-dropping-particle":"","parse-names":false,"suffix":""},{"dropping-particle":"","family":"Angelova","given":"Angelina","non-dropping-particle":"","parse-names":false,"suffix":""},{"dropping-particle":"","family":"Dimitrov","given":"Stefan","non-dropping-particle":"","parse-names":false,"suffix":""},{"dropping-particle":"","family":"Genadieva","given":"Veselka","non-dropping-particle":"","parse-names":false,"suffix":""},{"dropping-particle":"","family":"Genova-Hristova","given":"Gabriela","non-dropping-particle":"","parse-names":false,"suffix":""},{"dropping-particle":"","family":"Hristozov","given":"Kiril","non-dropping-particle":"","parse-names":false,"suffix":""},{"dropping-particle":"","family":"Kamenov","given":"Zdravko","non-dropping-particle":"","parse-names":false,"suffix":""},{"dropping-particle":"","family":"Koundurdjiev","given":"Atanas","non-dropping-particle":"","parse-names":false,"suffix":""},{"dropping-particle":"","family":"Lozanov","given":"Lachezar","non-dropping-particle":"","parse-names":false,"suffix":""},{"dropping-particle":"","family":"Margaritov","given":"Viktor","non-dropping-particle":"","parse-names":false,"suffix":""},{"dropping-particle":"","family":"Nonchev","given":"Boyan","non-dropping-particle":"","parse-names":false,"suffix":""},{"dropping-particle":"","family":"Rangelov","given":"Rangel","non-dropping-particle":"","parse-names":false,"suffix":""},{"dropping-particle":"","family":"Shinkov","given":"Alexander","non-dropping-particle":"","parse-names":false,"suffix":""},{"dropping-particle":"","family":"Temelkova","given":"Margarita","non-dropping-particle":"","parse-names":false,"suffix":""},{"dropping-particle":"","family":"Velichkova","given":"Ekaterina","non-dropping-particle":"","parse-names":false,"suffix":""},{"dropping-particle":"","family":"Yakov","given":"Andrian","non-dropping-particle":"","parse-names":false,"suffix":""},{"dropping-particle":"","family":"Aggarwal","given":"Naresh","non-dropping-particle":"","parse-names":false,"suffix":""},{"dropping-particle":"","family":"Aronson","given":"Ronnie","non-dropping-particle":"","parse-names":false,"suffix":""},{"dropping-particle":"","family":"Bajaj","given":"Harpreet","non-dropping-particle":"","parse-names":false,"suffix":""},{"dropping-particle":"","family":"Cherney","given":"David","non-dropping-particle":"","parse-names":false,"suffix":""},{"dropping-particle":"","family":"Chouinard","given":"Guy","non-dropping-particle":"","parse-names":false,"suffix":""},{"dropping-particle":"","family":"Conway","given":"James","non-dropping-particle":"","parse-names":false,"suffix":""},{"dropping-particle":"","family":"Cournoyer","given":"Serge","non-dropping-particle":"","parse-names":false,"suffix":""},{"dropping-particle":"","family":"DaRoza","given":"Gerald","non-dropping-particle":"","parse-names":false,"suffix":""},{"dropping-particle":"","family":"Serres","given":"Sacha","non-dropping-particle":"De","parse-names":false,"suffix":""},{"dropping-particle":"","family":"Dubé","given":"François","non-dropping-particle":"","parse-names":false,"suffix":""},{"dropping-particle":"","family":"Goldenberg","given":"Ronald","non-dropping-particle":"","parse-names":false,"suffix":""},{"dropping-particle":"","family":"Gupta","given":"Anil","non-dropping-particle":"","parse-names":false,"suffix":""},{"dropping-particle":"","family":"Gupta","given":"Milan","non-dropping-particle":"","parse-names":false,"suffix":""},{"dropping-particle":"","family":"Henein","given":"Sam","non-dropping-particle":"","parse-names":false,"suffix":""},{"dropping-particle":"","family":"Khandwala","given":"Hasnain","non-dropping-particle":"","parse-names":false,"suffix":""},{"dropping-particle":"","family":"Leiter","given":"Lawrence","non-dropping-particle":"","parse-names":false,"suffix":""},{"dropping-particle":"","family":"Levin","given":"Adeera","non-dropping-particle":"","parse-names":false,"suffix":""},{"dropping-particle":"","family":"Madore","given":"François","non-dropping-particle":"","parse-names":false,"suffix":""},{"dropping-particle":"","family":"Mc-Mahon","given":"Alan","non-dropping-particle":"","parse-names":false,"suffix":""},{"dropping-particle":"","family":"Muirhead","given":"Norman","non-dropping-particle":"","parse-names":false,"suffix":""},{"dropping-particle":"","family":"Pichette","given":"Vincent","non-dropping-particle":"","parse-names":false,"suffix":""},{"dropping-particle":"","family":"Rabasa-Lhoret","given":"Remi","non-dropping-particle":"","parse-names":false,"suffix":""},{"dropping-particle":"","family":"Steele","given":"Andrew","non-dropping-particle":"","parse-names":false,"suffix":""},{"dropping-particle":"","family":"Tangri","given":"Navdeep","non-dropping-particle":"","parse-names":false,"suffix":""},{"dropping-particle":"","family":"Torshizi","given":"Ali","non-dropping-particle":"","parse-names":false,"suffix":""},{"dropping-particle":"","family":"Woo","given":"Vincent","non-dropping-particle":"","parse-names":false,"suffix":""},{"dropping-particle":"","family":"Zalunardo","given":"Nadia","non-dropping-particle":"","parse-names":false,"suffix":""},{"dropping-particle":"","family":"Montenegro","given":"María Alicia Fernández","non-dropping-particle":"","parse-names":false,"suffix":""},{"dropping-particle":"","family":"Jorquera","given":"Juan Gonzalo Godoy","non-dropping-particle":"","parse-names":false,"suffix":""},{"dropping-particle":"","family":"Fariña","given":"Marcelo Medina","non-dropping-particle":"","parse-names":false,"suffix":""},{"dropping-particle":"","family":"Gajardo","given":"Victor Saavedra","non-dropping-particle":"","parse-names":false,"suffix":""},{"dropping-particle":"","family":"Vejar","given":"Margarita","non-dropping-particle":"","parse-names":false,"suffix":""},{"dropping-particle":"","family":"Chen","given":"Nan","non-dropping-particle":"","parse-names":false,"suffix":""},{"dropping-particle":"","family":"Chen","given":"Qinkai","non-dropping-particle":"","parse-names":false,"suffix":""},{"dropping-particle":"","family":"Gan","given":"Shenglian","non-dropping-particle":"","parse-names":false,"suffix":""},{"dropping-particle":"","family":"Kong","given":"Yaozhong","non-dropping-particle":"","parse-names":false,"suffix":""},{"dropping-particle":"","family":"Li","given":"Detian","non-dropping-particle":"","parse-names":false,"suffix":""},{"dropping-particle":"","family":"Li","given":"Wenge","non-dropping-particle":"","parse-names":false,"suffix":""},{"dropping-particle":"","family":"Li","given":"Xuemei","non-dropping-particle":"","parse-names":false,"suffix":""},{"dropping-particle":"","family":"Lin","given":"Hongli","non-dropping-particle":"","parse-names":false,"suffix":""},{"dropping-particle":"","family":"Liu","given":"Jian","non-dropping-particle":"","parse-names":false,"suffix":""},{"dropping-particle":"","family":"Lu","given":"Weiping","non-dropping-particle":"","parse-names":false,"suffix":""},{"dropping-particle":"","family":"Mao","given":"Hong","non-dropping-particle":"","parse-names":false,"suffix":""},{"dropping-particle":"","family":"Ren","given":"Yan","non-dropping-particle":"","parse-names":false,"suffix":""},{"dropping-particle":"","family":"Song","given":"Weihong","non-dropping-particle":"","parse-names":false,"suffix":""},{"dropping-particle":"","family":"Sun","given":"Jiao","non-dropping-particle":"","parse-names":false,"suffix":""},{"dropping-particle":"","family":"Sun","given":"Lin","non-dropping-particle":"","parse-names":false,"suffix":""},{"dropping-particle":"","family":"Tu","given":"Ping","non-dropping-particle":"","parse-names":false,"suffix":""},{"dropping-particle":"","family":"Wang","given":"Guixia","non-dropping-particle":"","parse-names":false,"suffix":""},{"dropping-particle":"","family":"Yang","given":"Jinkui","non-dropping-particle":"","parse-names":false,"suffix":""},{"dropping-particle":"","family":"Yin","given":"Aiping","non-dropping-particle":"","parse-names":false,"suffix":""},{"dropping-particle":"","family":"Yu","given":"Xueqing","non-dropping-particle":"","parse-names":false,"suffix":""},{"dropping-particle":"","family":"Zhao","given":"Minghui","non-dropping-particle":"","parse-names":false,"suffix":""},{"dropping-particle":"","family":"Zheng","given":"Hongguang","non-dropping-particle":"","parse-names":false,"suffix":""},{"dropping-particle":"","family":"Mendoza","given":"Jose Luis Accini","non-dropping-particle":"","parse-names":false,"suffix":""},{"dropping-particle":"","family":"Arcos","given":"Edgar","non-dropping-particle":"","parse-names":false,"suffix":""},{"dropping-particle":"","family":"Avendano","given":"Jorge","non-dropping-particle":"","parse-names":false,"suffix":""},{"dropping-particle":"","family":"Ruiz","given":"Jorge Ernesto Andres Diaz","non-dropping-particle":"","parse-names":false,"suffix":""},{"dropping-particle":"","family":"Ortiz","given":"Luis Hernando Garcia","non-dropping-particle":"","parse-names":false,"suffix":""},{"dropping-particle":"","family":"Gonzalez","given":"Alexander","non-dropping-particle":"","parse-names":false,"suffix":""},{"dropping-particle":"","family":"Triana","given":"Eric Hernandez","non-dropping-particle":"","parse-names":false,"suffix":""},{"dropping-particle":"","family":"Higuera","given":"Juan Diego","non-dropping-particle":"","parse-names":false,"suffix":""},{"dropping-particle":"","family":"Malaver","given":"Natalia","non-dropping-particle":"","parse-names":false,"suffix":""},{"dropping-particle":"","family":"Salazar","given":"Dora Inés Molina","non-dropping-particle":"De","parse-names":false,"suffix":""},{"dropping-particle":"","family":"Rosero","given":"Ricardo","non-dropping-particle":"","parse-names":false,"suffix":""},{"dropping-particle":"","family":"Lozano","given":"Monica Alexandra Terront","non-dropping-particle":"","parse-names":false,"suffix":""},{"dropping-particle":"","family":"Cometa","given":"Luis Valderrama","non-dropping-particle":"","parse-names":false,"suffix":""},{"dropping-particle":"","family":"Valenzuela","given":"Alex","non-dropping-particle":"","parse-names":false,"suffix":""},{"dropping-particle":"","family":"Alonso","given":"Ruben Dario Vargas","non-dropping-particle":"","parse-names":false,"suffix":""},{"dropping-particle":"","family":"Villegas","given":"Ivan","non-dropping-particle":"","parse-names":false,"suffix":""},{"dropping-particle":"","family":"Yupanqui","given":"Hernan","non-dropping-particle":"","parse-names":false,"suffix":""},{"dropping-particle":"","family":"Bartaskova","given":"Dagmar","non-dropping-particle":"","parse-names":false,"suffix":""},{"dropping-particle":"","family":"Barton","given":"Petr","non-dropping-particle":"","parse-names":false,"suffix":""},{"dropping-particle":"","family":"Belobradkova","given":"Jana","non-dropping-particle":"","parse-names":false,"suffix":""},{"dropping-particle":"","family":"Dohnalova","given":"Lenka","non-dropping-particle":"","parse-names":false,"suffix":""},{"dropping-particle":"","family":"Drasnar","given":"Tomas","non-dropping-particle":"","parse-names":false,"suffix":""},{"dropping-particle":"","family":"Ferkl","given":"Richard","non-dropping-particle":"","parse-names":false,"suffix":""},{"dropping-particle":"","family":"Halciakova","given":"Katarina","non-dropping-particle":"","parse-names":false,"suffix":""},{"dropping-particle":"","family":"Klokocnikova","given":"Vera","non-dropping-particle":"","parse-names":false,"suffix":""},{"dropping-particle":"","family":"Kovar","given":"Richard","non-dropping-particle":"","parse-names":false,"suffix":""},{"dropping-particle":"","family":"Lastuvka","given":"Jiri","non-dropping-particle":"","parse-names":false,"suffix":""},{"dropping-particle":"","family":"Lukac","given":"Martin","non-dropping-particle":"","parse-names":false,"suffix":""},{"dropping-particle":"","family":"Pesickova","given":"Satu","non-dropping-particle":"","parse-names":false,"suffix":""},{"dropping-particle":"","family":"Peterka","given":"Karel","non-dropping-particle":"","parse-names":false,"suffix":""},{"dropping-particle":"","family":"Pumprla","given":"Jiri","non-dropping-particle":"","parse-names":false,"suffix":""},{"dropping-particle":"","family":"Rychlik","given":"Ivan","non-dropping-particle":"","parse-names":false,"suffix":""},{"dropping-particle":"","family":"Saudek","given":"Frantisek","non-dropping-particle":"","parse-names":false,"suffix":""},{"dropping-particle":"","family":"Tesar","given":"Vladimir","non-dropping-particle":"","parse-names":false,"suffix":""},{"dropping-particle":"","family":"Valis","given":"Martin","non-dropping-particle":"","parse-names":false,"suffix":""},{"dropping-particle":"","family":"Weiner","given":"Pavel","non-dropping-particle":"","parse-names":false,"suffix":""},{"dropping-particle":"","family":"Zemek","given":"Stanislav","non-dropping-particle":"","parse-names":false,"suffix":""},{"dropping-particle":"","family":"Alamartine","given":"Eric","non-dropping-particle":"","parse-names":false,"suffix":""},{"dropping-particle":"","family":"Borot","given":"Sophie","non-dropping-particle":"","parse-names":false,"suffix":""},{"dropping-particle":"","family":"Cariou","given":"Bertrand","non-dropping-particle":"","parse-names":false,"suffix":""},{"dropping-particle":"","family":"Dussol","given":"Bertrand","non-dropping-particle":"","parse-names":false,"suffix":""},{"dropping-particle":"","family":"Fauvel","given":"Jean Pierre","non-dropping-particle":"","parse-names":false,"suffix":""},{"dropping-particle":"","family":"Gourdy","given":"Pierre","non-dropping-particle":"","parse-names":false,"suffix":""},{"dropping-particle":"","family":"Klein","given":"Alexandre","non-dropping-particle":"","parse-names":false,"suffix":""},{"dropping-particle":"","family":"Meur","given":"Yannick","non-dropping-particle":"Le","parse-names":false,"suffix":""},{"dropping-particle":"","family":"Penfornis","given":"Alfred","non-dropping-particle":"","parse-names":false,"suffix":""},{"dropping-particle":"","family":"Roussel","given":"Ronan","non-dropping-particle":"","parse-names":false,"suffix":""},{"dropping-particle":"","family":"Saulnier","given":"Pierre Jean","non-dropping-particle":"","parse-names":false,"suffix":""},{"dropping-particle":"","family":"Thervet","given":"Eric","non-dropping-particle":"","parse-names":false,"suffix":""},{"dropping-particle":"","family":"Zaoui","given":"Philippe","non-dropping-particle":"","parse-names":false,"suffix":""},{"dropping-particle":"","family":"Burst","given":"Volker","non-dropping-particle":"","parse-names":false,"suffix":""},{"dropping-particle":"","family":"Faghih","given":"Markus","non-dropping-particle":"","parse-names":false,"suffix":""},{"dropping-particle":"","family":"Faulmann","given":"Grit","non-dropping-particle":"","parse-names":false,"suffix":""},{"dropping-particle":"","family":"Haller","given":"Hermann","non-dropping-particle":"","parse-names":false,"suffix":""},{"dropping-particle":"","family":"Jerwan-Keim","given":"Reinhold","non-dropping-particle":"","parse-names":false,"suffix":""},{"dropping-particle":"","family":"Maxeiner","given":"Stephan","non-dropping-particle":"","parse-names":false,"suffix":""},{"dropping-particle":"","family":"Paschen","given":"Björn","non-dropping-particle":"","parse-names":false,"suffix":""},{"dropping-particle":"","family":"Plassmann","given":"Georg","non-dropping-particle":"","parse-names":false,"suffix":""},{"dropping-particle":"","family":"Rose","given":"Ludger","non-dropping-particle":"","parse-names":false,"suffix":""},{"dropping-particle":"","family":"Orellana","given":"Ronaldo Arturo Gonzalez","non-dropping-particle":"","parse-names":false,"suffix":""},{"dropping-particle":"","family":"Haase","given":"Franklin Paul","non-dropping-particle":"","parse-names":false,"suffix":""},{"dropping-particle":"","family":"Diaz","given":"Juan Pablo Moreira","non-dropping-particle":"","parse-names":false,"suffix":""},{"dropping-particle":"","family":"Roca","given":"Luis Alberto Ramirez","non-dropping-particle":"","parse-names":false,"suffix":""},{"dropping-particle":"","family":"Arenales","given":"Jose Antonio Sánchez","non-dropping-particle":"","parse-names":false,"suffix":""},{"dropping-particle":"","family":"Polo","given":"José Vicente Sanchez","non-dropping-particle":"","parse-names":false,"suffix":""},{"dropping-particle":"","family":"Juarez","given":"Erick Turcios","non-dropping-particle":"","parse-names":false,"suffix":""},{"dropping-particle":"","family":"Csecsei","given":"Gyongyi","non-dropping-particle":"","parse-names":false,"suffix":""},{"dropping-particle":"","family":"Csiky","given":"Botond","non-dropping-particle":"","parse-names":false,"suffix":""},{"dropping-particle":"","family":"Danos","given":"Peter","non-dropping-particle":"","parse-names":false,"suffix":""},{"dropping-particle":"","family":"Deak","given":"Laszlo","non-dropping-particle":"","parse-names":false,"suffix":""},{"dropping-particle":"","family":"Dudas","given":"Mihaly","non-dropping-particle":"","parse-names":false,"suffix":""},{"dropping-particle":"","family":"Harcsa","given":"Eleonora","non-dropping-particle":"","parse-names":false,"suffix":""},{"dropping-particle":"","family":"Keltai","given":"Katalin","non-dropping-particle":"","parse-names":false,"suffix":""},{"dropping-particle":"","family":"Keresztesi","given":"Sandor","non-dropping-particle":"","parse-names":false,"suffix":""},{"dropping-particle":"","family":"Kiss","given":"Krisztian","non-dropping-particle":"","parse-names":false,"suffix":""},{"dropping-particle":"","family":"Konyves","given":"Laszlo","non-dropping-particle":"","parse-names":false,"suffix":""},{"dropping-particle":"","family":"Major","given":"Lajos","non-dropping-particle":"","parse-names":false,"suffix":""},{"dropping-particle":"","family":"Mileder","given":"Margit","non-dropping-particle":"","parse-names":false,"suffix":""},{"dropping-particle":"","family":"Molnar","given":"Marta","non-dropping-particle":"","parse-names":false,"suffix":""},{"dropping-particle":"","family":"Mucsi","given":"Janos","non-dropping-particle":"","parse-names":false,"suffix":""},{"dropping-particle":"","family":"Oroszlan","given":"Tamas","non-dropping-particle":"","parse-names":false,"suffix":""},{"dropping-particle":"","family":"Ory","given":"Ivan","non-dropping-particle":"","parse-names":false,"suffix":""},{"dropping-particle":"","family":"Paragh","given":"Gyorgy","non-dropping-particle":"","parse-names":false,"suffix":""},{"dropping-particle":"","family":"Peterfai","given":"Eva","non-dropping-particle":"","parse-names":false,"suffix":""},{"dropping-particle":"","family":"Petro","given":"Gizella","non-dropping-particle":"","parse-names":false,"suffix":""},{"dropping-particle":"","family":"Revesz","given":"Katalin","non-dropping-particle":"","parse-names":false,"suffix":""},{"dropping-particle":"","family":"Takacs","given":"Robert","non-dropping-particle":"","parse-names":false,"suffix":""},{"dropping-particle":"","family":"Vangel","given":"Sandor","non-dropping-particle":"","parse-names":false,"suffix":""},{"dropping-particle":"","family":"Vasas","given":"Szilard","non-dropping-particle":"","parse-names":false,"suffix":""},{"dropping-particle":"","family":"Zsom","given":"Marianna","non-dropping-particle":"","parse-names":false,"suffix":""},{"dropping-particle":"","family":"Oomman","given":"Abraham","non-dropping-particle":"","parse-names":false,"suffix":""},{"dropping-particle":"","family":"Raju","given":"Sree Bhushan","non-dropping-particle":"","parse-names":false,"suffix":""},{"dropping-particle":"","family":"Dewan","given":"Deepak","non-dropping-particle":"","parse-names":false,"suffix":""},{"dropping-particle":"","family":"Fernando","given":"M. Edwin","non-dropping-particle":"","parse-names":false,"suffix":""},{"dropping-particle":"","family":"Gopalakrishnan","given":"Natarajan","non-dropping-particle":"","parse-names":false,"suffix":""},{"dropping-particle":"","family":"Gracious","given":"Noble","non-dropping-particle":"","parse-names":false,"suffix":""},{"dropping-particle":"","family":"Alva","given":"Hansraj","non-dropping-particle":"","parse-names":false,"suffix":""},{"dropping-particle":"","family":"Jain","given":"Dinesh","non-dropping-particle":"","parse-names":false,"suffix":""},{"dropping-particle":"","family":"Keshavamurthy","given":"C. B.","non-dropping-particle":"","parse-names":false,"suffix":""},{"dropping-particle":"","family":"Khullar","given":"Dinesh","non-dropping-particle":"","parse-names":false,"suffix":""},{"dropping-particle":"","family":"Sahay","given":"Manisha","non-dropping-particle":"","parse-names":false,"suffix":""},{"dropping-particle":"","family":"Peringat","given":"Jayameena","non-dropping-particle":"","parse-names":false,"suffix":""},{"dropping-particle":"","family":"Prasad","given":"Narayan","non-dropping-particle":"","parse-names":false,"suffix":""},{"dropping-particle":"","family":"Rao","given":"K. Satyanarayana","non-dropping-particle":"","parse-names":false,"suffix":""},{"dropping-particle":"","family":"Reddy","given":"Sreedhar","non-dropping-particle":"","parse-names":false,"suffix":""},{"dropping-particle":"","family":"Melemadathil","given":"Sreelatha","non-dropping-particle":"","parse-names":false,"suffix":""},{"dropping-particle":"","family":"Sudhakar","given":"Bhimavarapu","non-dropping-particle":"","parse-names":false,"suffix":""},{"dropping-particle":"","family":"Vyasam","given":"Ramesh Chandra","non-dropping-particle":"","parse-names":false,"suffix":""},{"dropping-particle":"","family":"Bonadonna","given":"Riccardo","non-dropping-particle":"","parse-names":false,"suffix":""},{"dropping-particle":"","family":"Castellino","given":"Pietro","non-dropping-particle":"","parse-names":false,"suffix":""},{"dropping-particle":"","family":"Ceriello","given":"Antonio","non-dropping-particle":"","parse-names":false,"suffix":""},{"dropping-particle":"","family":"Chiovato","given":"Luca","non-dropping-particle":"","parse-names":false,"suffix":""},{"dropping-particle":"","family":"Cosmo","given":"Salvatore","non-dropping-particle":"De","parse-names":false,"suffix":""},{"dropping-particle":"","family":"Nicola","given":"Luca","non-dropping-particle":"De","parse-names":false,"suffix":""},{"dropping-particle":"","family":"Derosa","given":"Giuseppe","non-dropping-particle":"","parse-names":false,"suffix":""},{"dropping-particle":"Di","family":"Carlo","given":"Alberto","non-dropping-particle":"","parse-names":false,"suffix":""},{"dropping-particle":"Di","family":"Cianni","given":"Graziano","non-dropping-particle":"","parse-names":false,"suffix":""},{"dropping-particle":"","family":"Frascà","given":"Giovanni","non-dropping-particle":"","parse-names":false,"suffix":""},{"dropping-particle":"","family":"Fuiano","given":"Giorgio","non-dropping-particle":"","parse-names":false,"suffix":""},{"dropping-particle":"","family":"Gambaro","given":"Giovanni","non-dropping-particle":"","parse-names":false,"suffix":""},{"dropping-particle":"","family":"Garibotto","given":"Giacomo","non-dropping-particle":"","parse-names":false,"suffix":""},{"dropping-particle":"","family":"Giorda","given":"Carlo","non-dropping-particle":"","parse-names":false,"suffix":""},{"dropping-particle":"","family":"Malberti","given":"Fabio","non-dropping-particle":"","parse-names":false,"suffix":""},{"dropping-particle":"","family":"Mandreoli","given":"Marcora","non-dropping-particle":"","parse-names":false,"suffix":""},{"dropping-particle":"","family":"Mannucci","given":"Edoardo","non-dropping-particle":"","parse-names":false,"suffix":""},{"dropping-particle":"","family":"Orsi","given":"Emanuela","non-dropping-particle":"","parse-names":false,"suffix":""},{"dropping-particle":"","family":"Piatti","given":"Piermarco","non-dropping-particle":"","parse-names":false,"suffix":""},{"dropping-particle":"","family":"Santoro","given":"Domenico","non-dropping-particle":"","parse-names":false,"suffix":""},{"dropping-particle":"","family":"Sasso","given":"Ferdinando Carlo","non-dropping-particle":"","parse-names":false,"suffix":""},{"dropping-particle":"","family":"Serviddio","given":"Gaetano","non-dropping-particle":"","parse-names":false,"suffix":""},{"dropping-particle":"","family":"Stella","given":"Andrea","non-dropping-particle":"","parse-names":false,"suffix":""},{"dropping-particle":"","family":"Trevisan","given":"Roberto","non-dropping-particle":"","parse-names":false,"suffix":""},{"dropping-particle":"","family":"Veronelli","given":"Anna Maria","non-dropping-particle":"","parse-names":false,"suffix":""},{"dropping-particle":"","family":"Zanoli","given":"Luca","non-dropping-particle":"","parse-names":false,"suffix":""},{"dropping-particle":"","family":"Akiyama","given":"Hitoshi","non-dropping-particle":"","parse-names":false,"suffix":""},{"dropping-particle":"","family":"Aoki","given":"Hiromi","non-dropping-particle":"","parse-names":false,"suffix":""},{"dropping-particle":"","family":"Asano","given":"Akimichi","non-dropping-particle":"","parse-names":false,"suffix":""},{"dropping-particle":"","family":"Iitsuka","given":"Tadashi","non-dropping-particle":"","parse-names":false,"suffix":""},{"dropping-particle":"","family":"Kajiyama","given":"Shizuo","non-dropping-particle":"","parse-names":false,"suffix":""},{"dropping-particle":"","family":"Kashine","given":"Susumu","non-dropping-particle":"","parse-names":false,"suffix":""},{"dropping-particle":"","family":"Kawada","given":"Toshio","non-dropping-particle":"","parse-names":false,"suffix":""},{"dropping-particle":"","family":"Kodera","given":"Takamoto","non-dropping-particle":"","parse-names":false,"suffix":""},{"dropping-particle":"","family":"Kono","given":"Hiroshi","non-dropping-particle":"","parse-names":false,"suffix":""},{"dropping-particle":"","family":"Koyama","given":"Kazunori","non-dropping-particle":"","parse-names":false,"suffix":""},{"dropping-particle":"","family":"Kumeda","given":"Yasuro","non-dropping-particle":"","parse-names":false,"suffix":""},{"dropping-particle":"","family":"Miyauchi","given":"Shozo","non-dropping-particle":"","parse-names":false,"suffix":""},{"dropping-particle":"","family":"Mizuyama","given":"Kazuyuki","non-dropping-particle":"","parse-names":false,"suffix":""},{"dropping-particle":"","family":"Niiya","given":"Tetsuji","non-dropping-particle":"","parse-names":false,"suffix":""},{"dropping-particle":"","family":"Oishi","given":"Hiroko","non-dropping-particle":"","parse-names":false,"suffix":""},{"dropping-particle":"","family":"Ota","given":"Satoshi","non-dropping-particle":"","parse-names":false,"suffix":""},{"dropping-particle":"","family":"Sakakibara","given":"Terue","non-dropping-particle":"","parse-names":false,"suffix":""},{"dropping-particle":"","family":"Takai","given":"Masahiko","non-dropping-particle":"","parse-names":false,"suffix":""},{"dropping-particle":"","family":"Tomonaga","given":"Osamu","non-dropping-particle":"","parse-names":false,"suffix":""},{"dropping-particle":"","family":"Tsujimoto","given":"Mitsuru","non-dropping-particle":"","parse-names":false,"suffix":""},{"dropping-particle":"","family":"Wada","given":"Takashi","non-dropping-particle":"","parse-names":false,"suffix":""},{"dropping-particle":"","family":"Wakasugi","given":"Masakiyo","non-dropping-particle":"","parse-names":false,"suffix":""},{"dropping-particle":"","family":"Wakida","given":"Yasushi","non-dropping-particle":"","parse-names":false,"suffix":""},{"dropping-particle":"","family":"Watanabe","given":"Takayuki","non-dropping-particle":"","parse-names":false,"suffix":""},{"dropping-particle":"","family":"Yamada","given":"Masayo","non-dropping-particle":"","parse-names":false,"suffix":""},{"dropping-particle":"","family":"Yanagida","given":"Kazuhiro","non-dropping-particle":"","parse-names":false,"suffix":""},{"dropping-particle":"","family":"Yanase","given":"Toshihiko","non-dropping-particle":"","parse-names":false,"suffix":""},{"dropping-particle":"","family":"Yumita","given":"Wataru","non-dropping-particle":"","parse-names":false,"suffix":""},{"dropping-particle":"","family":"Gaupsiene","given":"Egle","non-dropping-particle":"","parse-names":false,"suffix":""},{"dropping-particle":"","family":"Kozloviene","given":"Dalia","non-dropping-particle":"","parse-names":false,"suffix":""},{"dropping-particle":"","family":"Navickas","given":"Antanas","non-dropping-particle":"","parse-names":false,"suffix":""},{"dropping-particle":"","family":"Urbanaviciene","given":"Egle","non-dropping-particle":"","parse-names":false,"suffix":""},{"dropping-particle":"","family":"Ghani","given":"Rohana Abdul","non-dropping-particle":"","parse-names":false,"suffix":""},{"dropping-particle":"","family":"Kadir","given":"Khalid Abdul","non-dropping-particle":"","parse-names":false,"suffix":""},{"dropping-particle":"","family":"Ali","given":"Norsiah","non-dropping-particle":"","parse-names":false,"suffix":""},{"dropping-particle":"","family":"Yusof","given":"Mohd Daud Che","non-dropping-particle":"","parse-names":false,"suffix":""},{"dropping-particle":"","family":"Gan","given":"Chye Lee","non-dropping-particle":"","parse-names":false,"suffix":""},{"dropping-particle":"","family":"Ismail","given":"Mastura","non-dropping-particle":"","parse-names":false,"suffix":""},{"dropping-particle":"","family":"Kong","given":"Wei Yen","non-dropping-particle":"","parse-names":false,"suffix":""},{"dropping-particle":"","family":"Lam","given":"Swee Win","non-dropping-particle":"","parse-names":false,"suffix":""},{"dropping-particle":"","family":"Lee","given":"Li Yuan","non-dropping-particle":"","parse-names":false,"suffix":""},{"dropping-particle":"","family":"Lim","given":"Soo Kun","non-dropping-particle":"","parse-names":false,"suffix":""},{"dropping-particle":"","family":"Loh","given":"Chek Loong","non-dropping-particle":"","parse-names":false,"suffix":""},{"dropping-particle":"","family":"Manocha","given":"Anita Bhajan","non-dropping-particle":"","parse-names":false,"suffix":""},{"dropping-particle":"","family":"Ng","given":"Kee Sing","non-dropping-particle":"","parse-names":false,"suffix":""},{"dropping-particle":"","family":"Ahmad","given":"Nik Nur Fatnoon Nik","non-dropping-particle":"","parse-names":false,"suffix":""},{"dropping-particle":"","family":"Ratnasingam","given":"Vanassa","non-dropping-particle":"","parse-names":false,"suffix":""},{"dropping-particle":"Bin","family":"Shudim","given":"Saiful Shahrizal","non-dropping-particle":"","parse-names":false,"suffix":""},{"dropping-particle":"","family":"Vengadasalam","given":"Paranthaman","non-dropping-particle":"","parse-names":false,"suffix":""},{"dropping-particle":"","family":"Munoz","given":"Luis David Abraira","non-dropping-particle":"","parse-names":false,"suffix":""},{"dropping-particle":"","family":"Salazar","given":"Melchor Alpizar","non-dropping-particle":"","parse-names":false,"suffix":""},{"dropping-particle":"","family":"Cruz","given":"Juan Baas","non-dropping-particle":"","parse-names":false,"suffix":""},{"dropping-particle":"","family":"Soto","given":"Mario Burgos","non-dropping-particle":"","parse-names":false,"suffix":""},{"dropping-particle":"","family":"Ramos","given":"Jose Chevaile","non-dropping-particle":"","parse-names":false,"suffix":""},{"dropping-particle":"","family":"Wong","given":"Alfredo Chew","non-dropping-particle":"","parse-names":false,"suffix":""},{"dropping-particle":"","family":"Rotter","given":"Jose Ricardo Correa","non-dropping-particle":"","parse-names":false,"suffix":""},{"dropping-particle":"","family":"Escalante","given":"Tonatiu Diaz","non-dropping-particle":"","parse-names":false,"suffix":""},{"dropping-particle":"","family":"Sosa","given":"Favio Edmundo Enriquez","non-dropping-particle":"","parse-names":false,"suffix":""},{"dropping-particle":"","family":"Lozano","given":"Fernando Flores","non-dropping-particle":"","parse-names":false,"suffix":""},{"dropping-particle":"","family":"Cervera","given":"Luis Fernando Flota","non-dropping-particle":"","parse-names":false,"suffix":""},{"dropping-particle":"","family":"Baron","given":"Paul Frenk","non-dropping-particle":"","parse-names":false,"suffix":""},{"dropping-particle":"","family":"Ballesteros","given":"Cecilia Garcia","non-dropping-particle":"","parse-names":false,"suffix":""},{"dropping-particle":"","family":"Rangel","given":"Jose David Gomez","non-dropping-particle":"","parse-names":false,"suffix":""},{"dropping-particle":"","family":"Jimenez","given":"Luis Enrique Herrera","non-dropping-particle":"","parse-names":false,"suffix":""},{"dropping-particle":"","family":"Santana","given":"Sergio Saul Irizar","non-dropping-particle":"","parse-names":false,"suffix":""},{"dropping-particle":"","family":"Flores","given":"Fernando Jimenez","non-dropping-particle":"","parse-names":false,"suffix":""},{"dropping-particle":"","family":"Molina","given":"Hugo Laviada","non-dropping-particle":"","parse-names":false,"suffix":""},{"dropping-particle":"","family":"Ceballos","given":"Rosa Isela Luna","non-dropping-particle":"","parse-names":false,"suffix":""},{"dropping-particle":"","family":"Campo Blanco","given":"Belia Martin","non-dropping-particle":"Del","parse-names":false,"suffix":""},{"dropping-particle":"","family":"Franco","given":"Guadalupe Morales","non-dropping-particle":"","parse-names":false,"suffix":""},{"dropping-particle":"","family":"Loza","given":"Oscar Tarsicio Moreno","non-dropping-particle":"","parse-names":false,"suffix":""},{"dropping-particle":"","family":"Rocha","given":"Cynthia Mustieles","non-dropping-particle":"","parse-names":false,"suffix":""},{"dropping-particle":"","family":"Vera","given":"Gregorio Obrador","non-dropping-particle":"","parse-names":false,"suffix":""},{"dropping-particle":"","family":"Castellanos","given":"Ricardo Orozco","non-dropping-particle":"","parse-names":false,"suffix":""},{"dropping-particle":"","family":"Calcaneo","given":"Juan Peralta","non-dropping-particle":"","parse-names":false,"suffix":""},{"dropping-particle":"","family":"Rosano","given":"Miguel Angel Reyes","non-dropping-particle":"","parse-names":false,"suffix":""},{"dropping-particle":"","family":"Pattzi","given":"Hiromi Rodriguez","non-dropping-particle":"","parse-names":false,"suffix":""},{"dropping-particle":"","family":"Guzman","given":"Juan Rosas","non-dropping-particle":"","parse-names":false,"suffix":""},{"dropping-particle":"","family":"Joerg","given":"Isabel Erika Rucker","non-dropping-particle":"","parse-names":false,"suffix":""},{"dropping-particle":"","family":"Sanchez","given":"Sandra Berenice Saavedra","non-dropping-particle":"","parse-names":false,"suffix":""},{"dropping-particle":"","family":"Mijangos","given":"Jose Hector Sanchez","non-dropping-particle":"","parse-names":false,"suffix":""},{"dropping-particle":"","family":"Sanson","given":"Pablo Serrano","non-dropping-particle":"","parse-names":false,"suffix":""},{"dropping-particle":"","family":"Tamayo Y Orozco","given":"Juan Alfredo","non-dropping-particle":"","parse-names":false,"suffix":""},{"dropping-particle":"","family":"Chavez","given":"Eloisa Tellez","non-dropping-particle":"","parse-names":false,"suffix":""},{"dropping-particle":"","family":"Cepeda","given":"Alejandro Valdes","non-dropping-particle":"","parse-names":false,"suffix":""},{"dropping-particle":"","family":"Carrillo","given":"Luis Venegas","non-dropping-particle":"","parse-names":false,"suffix":""},{"dropping-particle":"","family":"Mesa","given":"Juan Villagordoa","non-dropping-particle":"","parse-names":false,"suffix":""},{"dropping-particle":"","family":"Escobedo","given":"Rolando Zamarripa","non-dropping-particle":"","parse-names":false,"suffix":""},{"dropping-particle":"","family":"Baker","given":"John","non-dropping-particle":"","parse-names":false,"suffix":""},{"dropping-particle":"","family":"Noonan","given":"Paul","non-dropping-particle":"","parse-names":false,"suffix":""},{"dropping-particle":"","family":"Scott","given":"Russell","non-dropping-particle":"","parse-names":false,"suffix":""},{"dropping-particle":"","family":"Walker","given":"Robert","non-dropping-particle":"","parse-names":false,"suffix":""},{"dropping-particle":"","family":"Watson","given":"Edward","non-dropping-particle":"","parse-names":false,"suffix":""},{"dropping-particle":"","family":"Williams","given":"Michael","non-dropping-particle":"","parse-names":false,"suffix":""},{"dropping-particle":"","family":"Young","given":"Simon","non-dropping-particle":"","parse-names":false,"suffix":""},{"dropping-particle":"","family":"Abejuela","given":"Zaynab","non-dropping-particle":"","parse-names":false,"suffix":""},{"dropping-particle":"","family":"Agra","given":"Jeimeen","non-dropping-particle":"","parse-names":false,"suffix":""},{"dropping-particle":"","family":"Aquitania","given":"Grace","non-dropping-particle":"","parse-names":false,"suffix":""},{"dropping-particle":"","family":"Caringal","given":"Clodoaido","non-dropping-particle":"","parse-names":false,"suffix":""},{"dropping-particle":"","family":"Comia","given":"Rhea Severina","non-dropping-particle":"","parse-names":false,"suffix":""},{"dropping-particle":"","family":"Santos","given":"Lalaine Delos","non-dropping-particle":"","parse-names":false,"suffix":""},{"dropping-particle":"","family":"Gomez","given":"Olivert","non-dropping-particle":"","parse-names":false,"suffix":""},{"dropping-particle":"","family":"Jimeno","given":"Cecilia","non-dropping-particle":"","parse-names":false,"suffix":""},{"dropping-particle":"","family":"Santos","given":"Florence","non-dropping-particle":"","parse-names":false,"suffix":""},{"dropping-particle":"","family":"Tan","given":"Gerry","non-dropping-particle":"","parse-names":false,"suffix":""},{"dropping-particle":"","family":"Tolentino","given":"Marsha","non-dropping-particle":"","parse-names":false,"suffix":""},{"dropping-particle":"","family":"Yao","given":"Christy","non-dropping-particle":"","parse-names":false,"suffix":""},{"dropping-particle":"","family":"Yap","given":"Yvette Ethel","non-dropping-particle":"","parse-names":false,"suffix":""},{"dropping-particle":"","family":"Ygpuara","given":"Ma Dovie Lallaine","non-dropping-particle":"","parse-names":false,"suffix":""},{"dropping-particle":"","family":"Bijata-Bronisz","given":"Renata","non-dropping-particle":"","parse-names":false,"suffix":""},{"dropping-particle":"","family":"Hotlos","given":"Lucyna","non-dropping-particle":"","parse-names":false,"suffix":""},{"dropping-particle":"","family":"Januszewicz","given":"Andrzej","non-dropping-particle":"","parse-names":false,"suffix":""},{"dropping-particle":"","family":"Kaczmarek","given":"Barbara","non-dropping-particle":"","parse-names":false,"suffix":""},{"dropping-particle":"","family":"Kaminska","given":"Anna","non-dropping-particle":"","parse-names":false,"suffix":""},{"dropping-particle":"","family":"Lazuka","given":"Lech","non-dropping-particle":"","parse-names":false,"suffix":""},{"dropping-particle":"","family":"Madej","given":"Andrzej","non-dropping-particle":"","parse-names":false,"suffix":""},{"dropping-particle":"","family":"Mazur","given":"Stanislaw","non-dropping-particle":"","parse-names":false,"suffix":""},{"dropping-particle":"","family":"Mlodawska-Choluj","given":"Dorota","non-dropping-particle":"","parse-names":false,"suffix":""},{"dropping-particle":"","family":"Nowicki","given":"Michal","non-dropping-particle":"","parse-names":false,"suffix":""},{"dropping-particle":"","family":"Orlowska-Kowalik","given":"Grazyna","non-dropping-particle":"","parse-names":false,"suffix":""},{"dropping-particle":"","family":"Popenda","given":"Grazyna","non-dropping-particle":"","parse-names":false,"suffix":""},{"dropping-particle":"","family":"Rewerska","given":"Barbara","non-dropping-particle":"","parse-names":false,"suffix":""},{"dropping-particle":"","family":"Sowinski","given":"Dariusz","non-dropping-particle":"","parse-names":false,"suffix":""},{"dropping-particle":"","family":"Angelescu","given":"Liliana Monica","non-dropping-particle":"","parse-names":false,"suffix":""},{"dropping-particle":"","family":"Anghel","given":"Veronica","non-dropping-particle":"","parse-names":false,"suffix":""},{"dropping-particle":"","family":"Avram","given":"Rodica Ioana","non-dropping-particle":"","parse-names":false,"suffix":""},{"dropping-particle":"","family":"Busegeanu","given":"Mihaela Magdalena","non-dropping-particle":"","parse-names":false,"suffix":""},{"dropping-particle":"","family":"Cif","given":"Adriana","non-dropping-particle":"","parse-names":false,"suffix":""},{"dropping-particle":"","family":"Cosma","given":"Dana","non-dropping-particle":"","parse-names":false,"suffix":""},{"dropping-particle":"","family":"Crisan","given":"Carmen","non-dropping-particle":"","parse-names":false,"suffix":""},{"dropping-particle":"","family":"Demian","given":"Luiza Despina","non-dropping-particle":"","parse-names":false,"suffix":""},{"dropping-particle":"","family":"Ferariu","given":"Ioana Emilia","non-dropping-particle":"","parse-names":false,"suffix":""},{"dropping-particle":"","family":"Halmagyi","given":"Ildiko","non-dropping-particle":"","parse-names":false,"suffix":""},{"dropping-particle":"","family":"Hancu","given":"Nicolae","non-dropping-particle":"","parse-names":false,"suffix":""},{"dropping-particle":"","family":"Munteanu","given":"Mircea","non-dropping-particle":"","parse-names":false,"suffix":""},{"dropping-particle":"","family":"Negru","given":"Doru","non-dropping-particle":"","parse-names":false,"suffix":""},{"dropping-particle":"","family":"Onaca","given":"Adriana Gabriela","non-dropping-particle":"","parse-names":false,"suffix":""},{"dropping-particle":"","family":"Petrica","given":"Ligia","non-dropping-particle":"","parse-names":false,"suffix":""},{"dropping-particle":"","family":"Popa","given":"Amorin Remus","non-dropping-particle":"","parse-names":false,"suffix":""},{"dropping-particle":"","family":"Ranetti","given":"Aurelian Emil","non-dropping-particle":"","parse-names":false,"suffix":""},{"dropping-particle":"","family":"Serafinceanu","given":"Cristian","non-dropping-particle":"","parse-names":false,"suffix":""},{"dropping-particle":"","family":"Toarba","given":"Cristina","non-dropping-particle":"","parse-names":false,"suffix":""},{"dropping-particle":"","family":"Agafyina","given":"Alina","non-dropping-particle":"","parse-names":false,"suffix":""},{"dropping-particle":"","family":"Barbarash","given":"Olga","non-dropping-particle":"","parse-names":false,"suffix":""},{"dropping-particle":"","family":"Barysheva","given":"Olga","non-dropping-particle":"","parse-names":false,"suffix":""},{"dropping-particle":"","family":"Chizhov","given":"Daniil","non-dropping-particle":"","parse-names":false,"suffix":""},{"dropping-particle":"","family":"Dobronravov","given":"Vladimir","non-dropping-particle":"","parse-names":false,"suffix":""},{"dropping-particle":"","family":"Dreval","given":"Alexander","non-dropping-particle":"","parse-names":false,"suffix":""},{"dropping-particle":"","family":"Glinkina","given":"Irina","non-dropping-particle":"","parse-names":false,"suffix":""},{"dropping-particle":"","family":"Grineva","given":"Elena","non-dropping-particle":"","parse-names":false,"suffix":""},{"dropping-particle":"","family":"Khirmanov","given":"Vladimir","non-dropping-particle":"","parse-names":false,"suffix":""},{"dropping-particle":"","family":"Kolmakova","given":"Elena","non-dropping-particle":"","parse-names":false,"suffix":""},{"dropping-particle":"","family":"Koroleva","given":"Tatiana","non-dropping-particle":"","parse-names":false,"suffix":""},{"dropping-particle":"","family":"Kvitkova","given":"Liudmila","non-dropping-particle":"","parse-names":false,"suffix":""},{"dropping-particle":"","family":"Marasaev","given":"Viacheslav","non-dropping-particle":"","parse-names":false,"suffix":""},{"dropping-particle":"","family":"Mkrtumyan","given":"Ashot","non-dropping-particle":"","parse-names":false,"suffix":""},{"dropping-particle":"","family":"Morugova","given":"Tatiana","non-dropping-particle":"","parse-names":false,"suffix":""},{"dropping-particle":"","family":"Nagibovich","given":"Galina","non-dropping-particle":"","parse-names":false,"suffix":""},{"dropping-particle":"","family":"Nagibovich","given":"Oleg","non-dropping-particle":"","parse-names":false,"suffix":""},{"dropping-particle":"","family":"Nedogoda","given":"Sergei","non-dropping-particle":"","parse-names":false,"suffix":""},{"dropping-particle":"","family":"Osipova","given":"Irina","non-dropping-particle":"","parse-names":false,"suffix":""},{"dropping-particle":"","family":"Raskina","given":"Tatiana","non-dropping-particle":"","parse-names":false,"suffix":""},{"dropping-particle":"","family":"Samoylova","given":"Yulia","non-dropping-particle":"","parse-names":false,"suffix":""},{"dropping-particle":"","family":"Sazonova","given":"Olga","non-dropping-particle":"","parse-names":false,"suffix":""},{"dropping-particle":"","family":"Shamkhalova","given":"Minara","non-dropping-particle":"","parse-names":false,"suffix":""},{"dropping-particle":"","family":"Shutemova","given":"Elena","non-dropping-particle":"","parse-names":false,"suffix":""},{"dropping-particle":"","family":"Shwartz","given":"Yuriy","non-dropping-particle":"","parse-names":false,"suffix":""},{"dropping-particle":"","family":"Uriasyev","given":"Oleg","non-dropping-particle":"","parse-names":false,"suffix":""},{"dropping-particle":"","family":"Vorobyev","given":"Sergey","non-dropping-particle":"","parse-names":false,"suffix":""},{"dropping-particle":"","family":"Zateyshchikova","given":"Anna","non-dropping-particle":"","parse-names":false,"suffix":""},{"dropping-particle":"","family":"Zateyshshikov","given":"Dmitry","non-dropping-particle":"","parse-names":false,"suffix":""},{"dropping-particle":"","family":"Zykova","given":"Tatyana","non-dropping-particle":"","parse-names":false,"suffix":""},{"dropping-particle":"","family":"Antic","given":"Slobodan","non-dropping-particle":"","parse-names":false,"suffix":""},{"dropping-particle":"","family":"Djordjevic","given":"Miodrag","non-dropping-particle":"","parse-names":false,"suffix":""},{"dropping-particle":"","family":"Kendereski","given":"Aleksandra","non-dropping-particle":"","parse-names":false,"suffix":""},{"dropping-particle":"","family":"Lalic","given":"Katarina","non-dropping-particle":"","parse-names":false,"suffix":""},{"dropping-particle":"","family":"Lalic","given":"Nebojsa","non-dropping-particle":"","parse-names":false,"suffix":""},{"dropping-particle":"","family":"Popovic-Radinovic","given":"Vesna","non-dropping-particle":"","parse-names":false,"suffix":""},{"dropping-particle":"","family":"Babikova","given":"Jana","non-dropping-particle":"","parse-names":false,"suffix":""},{"dropping-particle":"","family":"Benusova","given":"Olga","non-dropping-particle":"","parse-names":false,"suffix":""},{"dropping-particle":"","family":"Buganova","given":"Ingrid","non-dropping-particle":"","parse-names":false,"suffix":""},{"dropping-particle":"","family":"Culak","given":"Jan","non-dropping-particle":"","parse-names":false,"suffix":""},{"dropping-particle":"","family":"Dzupina","given":"Andrej","non-dropping-particle":"","parse-names":false,"suffix":""},{"dropping-particle":"","family":"Dzuponova","given":"Jana","non-dropping-particle":"","parse-names":false,"suffix":""},{"dropping-particle":"","family":"Fulop","given":"Peter","non-dropping-particle":"","parse-names":false,"suffix":""},{"dropping-particle":"","family":"Ilavska","given":"Adriana","non-dropping-particle":"","parse-names":false,"suffix":""},{"dropping-particle":"","family":"Martinka","given":"Emil","non-dropping-particle":"","parse-names":false,"suffix":""},{"dropping-particle":"","family":"Ochodnicka","given":"Zuzana","non-dropping-particle":"","parse-names":false,"suffix":""},{"dropping-particle":"","family":"Pella","given":"Daniel","non-dropping-particle":"","parse-names":false,"suffix":""},{"dropping-particle":"","family":"Smatanova","given":"Iveta","non-dropping-particle":"","parse-names":false,"suffix":""},{"dropping-particle":"","family":"Ahmed","given":"Fayzal","non-dropping-particle":"","parse-names":false,"suffix":""},{"dropping-particle":"","family":"Badat","given":"Aysha","non-dropping-particle":"","parse-names":false,"suffix":""},{"dropping-particle":"","family":"Breedt","given":"Johannes","non-dropping-particle":"","parse-names":false,"suffix":""},{"dropping-particle":"","family":"Distiller","given":"Lawrence","non-dropping-particle":"","parse-names":false,"suffix":""},{"dropping-particle":"","family":"Govender","given":"Vimladhevi","non-dropping-particle":"","parse-names":false,"suffix":""},{"dropping-particle":"","family":"Govender","given":"Ravendran","non-dropping-particle":"","parse-names":false,"suffix":""},{"dropping-particle":"","family":"Joshi","given":"Mukesh","non-dropping-particle":"","parse-names":false,"suffix":""},{"dropping-particle":"","family":"Jurgens","given":"Jaco","non-dropping-particle":"","parse-names":false,"suffix":""},{"dropping-particle":"","family":"Latiff","given":"Gulam","non-dropping-particle":"","parse-names":false,"suffix":""},{"dropping-particle":"","family":"Lombard","given":"Landman","non-dropping-particle":"","parse-names":false,"suffix":""},{"dropping-particle":"","family":"Mookadam","given":"Mohamed","non-dropping-particle":"","parse-names":false,"suffix":""},{"dropping-particle":"","family":"Ngcakani","given":"Nomangesi","non-dropping-particle":"","parse-names":false,"suffix":""},{"dropping-particle":"","family":"Nortje","given":"Hendrik","non-dropping-particle":"","parse-names":false,"suffix":""},{"dropping-particle":"","family":"Oosthuizen","given":"Helena","non-dropping-particle":"","parse-names":false,"suffix":""},{"dropping-particle":"","family":"Pillay-Ramaya","given":"Larisha","non-dropping-particle":"","parse-names":false,"suffix":""},{"dropping-particle":"","family":"Prozesky","given":"Hans","non-dropping-particle":"","parse-names":false,"suffix":""},{"dropping-particle":"","family":"Reddy","given":"Jeevren","non-dropping-particle":"","parse-names":false,"suffix":""},{"dropping-particle":"","family":"Rheeder","given":"Paul","non-dropping-particle":"","parse-names":false,"suffix":""},{"dropping-particle":"","family":"Seeber","given":"Mary","non-dropping-particle":"","parse-names":false,"suffix":""},{"dropping-particle":"","family":"Chae","given":"Dong Wan","non-dropping-particle":"","parse-names":false,"suffix":""},{"dropping-particle":"","family":"Cho","given":"Young Min","non-dropping-particle":"","parse-names":false,"suffix":""},{"dropping-particle":"","family":"Jeong","given":"In Kyung","non-dropping-particle":"","parse-names":false,"suffix":""},{"dropping-particle":"","family":"Kim","given":"Sin Gon","non-dropping-particle":"","parse-names":false,"suffix":""},{"dropping-particle":"","family":"Kim","given":"Yeong Hoon","non-dropping-particle":"","parse-names":false,"suffix":""},{"dropping-particle":"","family":"Kwon","given":"Hyuk Sang","non-dropping-particle":"","parse-names":false,"suffix":""},{"dropping-particle":"","family":"Kwon","given":"Min Jeong","non-dropping-particle":"","parse-names":false,"suffix":""},{"dropping-particle":"","family":"Lee","given":"Byung Wan","non-dropping-particle":"","parse-names":false,"suffix":""},{"dropping-particle":"","family":"Lee","given":"Jung Eun","non-dropping-particle":"","parse-names":false,"suffix":""},{"dropping-particle":"","family":"Lee","given":"Moon Kyu","non-dropping-particle":"","parse-names":false,"suffix":""},{"dropping-particle":"","family":"Nam","given":"Moon Suk","non-dropping-particle":"","parse-names":false,"suffix":""},{"dropping-particle":"","family":"Oh","given":"Kook Hwan","non-dropping-particle":"","parse-names":false,"suffix":""},{"dropping-particle":"","family":"Park","given":"Cheol Young","non-dropping-particle":"","parse-names":false,"suffix":""},{"dropping-particle":"","family":"Park","given":"Sun Hee","non-dropping-particle":"","parse-names":false,"suffix":""},{"dropping-particle":"","family":"Yoon","given":"Kun Ho","non-dropping-particle":"","parse-names":false,"suffix":""},{"dropping-particle":"","family":"Garcia","given":"Pere Alvarez","non-dropping-particle":"","parse-names":false,"suffix":""},{"dropping-particle":"","family":"Mercadal","given":"Luis Asmarats","non-dropping-particle":"","parse-names":false,"suffix":""},{"dropping-particle":"","family":"Barrios","given":"Clara","non-dropping-particle":"","parse-names":false,"suffix":""},{"dropping-particle":"","family":"Castro","given":"Fernando Cereto","non-dropping-particle":"","parse-names":false,"suffix":""},{"dropping-particle":"","family":"Guldris","given":"Secundino Cigarran","non-dropping-particle":"","parse-names":false,"suffix":""},{"dropping-particle":"","family":"Lopez","given":"Marta Dominguez","non-dropping-particle":"","parse-names":false,"suffix":""},{"dropping-particle":"","family":"Los Rios","given":"Jesus Egido","non-dropping-particle":"De","parse-names":false,"suffix":""},{"dropping-particle":"","family":"Fresnedo","given":"Gema Fernandez","non-dropping-particle":"","parse-names":false,"suffix":""},{"dropping-particle":"","family":"Serrano","given":"Antonio Galan","non-dropping-particle":"","parse-names":false,"suffix":""},{"dropping-particle":"","family":"Garcia","given":"Isabel","non-dropping-particle":"","parse-names":false,"suffix":""},{"dropping-particle":"","family":"Martinez","given":"Francisco Javier Gonzalez","non-dropping-particle":"","parse-names":false,"suffix":""},{"dropping-particle":"","family":"Gimeno","given":"Jose Esteban Jodar","non-dropping-particle":"","parse-names":false,"suffix":""},{"dropping-particle":"","family":"Mendoza","given":"Manuel Lopez","non-dropping-particle":"","parse-names":false,"suffix":""},{"dropping-particle":"","family":"Marin","given":"Tamara Malek","non-dropping-particle":"","parse-names":false,"suffix":""},{"dropping-particle":"","family":"Portillo","given":"Cristobal Morales","non-dropping-particle":"","parse-names":false,"suffix":""},{"dropping-particle":"","family":"Vila","given":"Maria Antonia Munar","non-dropping-particle":"","parse-names":false,"suffix":""},{"dropping-particle":"","family":"Torres","given":"Manuel Muñoz","non-dropping-particle":"","parse-names":false,"suffix":""},{"dropping-particle":"","family":"Iglesias","given":"Javier Nieto","non-dropping-particle":"","parse-names":false,"suffix":""},{"dropping-particle":"","family":"Perez","given":"Jonay Pantoja","non-dropping-particle":"","parse-names":false,"suffix":""},{"dropping-particle":"","family":"Vera","given":"Merce Perez","non-dropping-particle":"","parse-names":false,"suffix":""},{"dropping-particle":"","family":"Perez","given":"Jose Ma Portoles","non-dropping-particle":"","parse-names":false,"suffix":""},{"dropping-particle":"","family":"Simón","given":"María Angustias Quesada","non-dropping-particle":"","parse-names":false,"suffix":""},{"dropping-particle":"","family":"Canonge","given":"Rafael Simo","non-dropping-particle":"","parse-names":false,"suffix":""},{"dropping-particle":"","family":"Gonzalez","given":"Alfonso Soto","non-dropping-particle":"","parse-names":false,"suffix":""},{"dropping-particle":"","family":"Riera","given":"Manel Terns","non-dropping-particle":"","parse-names":false,"suffix":""},{"dropping-particle":"","family":"Madueno","given":"Francisco Jose Tinahones","non-dropping-particle":"","parse-names":false,"suffix":""},{"dropping-particle":"","family":"Plaza","given":"Mercedes Velo","non-dropping-particle":"","parse-names":false,"suffix":""},{"dropping-particle":"","family":"Chang","given":"Chwen Tzuei","non-dropping-particle":"","parse-names":false,"suffix":""},{"dropping-particle":"","family":"Chuang","given":"Lee Ming","non-dropping-particle":"","parse-names":false,"suffix":""},{"dropping-particle":"","family":"Hsia","given":"Te Lin","non-dropping-particle":"","parse-names":false,"suffix":""},{"dropping-particle":"","family":"Hsieh","given":"Chang Hsun","non-dropping-particle":"","parse-names":false,"suffix":""},{"dropping-particle":"","family":"Hwang","given":"Shang Jyh","non-dropping-particle":"","parse-names":false,"suffix":""},{"dropping-particle":"","family":"Lin","given":"Chih Ching","non-dropping-particle":"","parse-names":false,"suffix":""},{"dropping-particle":"","family":"Lu","given":"Yung Chuan","non-dropping-particle":"","parse-names":false,"suffix":""},{"dropping-particle":"","family":"Sheu","given":"Wayne H.H.","non-dropping-particle":"","parse-names":false,"suffix":""},{"dropping-particle":"","family":"Barna","given":"Olga","non-dropping-particle":"","parse-names":false,"suffix":""},{"dropping-particle":"","family":"Bilyk","given":"Svitlana D.","non-dropping-particle":"","parse-names":false,"suffix":""},{"dropping-particle":"","family":"Botsyurko","given":"Volodymyr","non-dropping-particle":"","parse-names":false,"suffix":""},{"dropping-particle":"","family":"Dudar","given":"Iryna","non-dropping-particle":"","parse-names":false,"suffix":""},{"dropping-particle":"","family":"Fushtey","given":"Ivan","non-dropping-particle":"","parse-names":false,"suffix":""},{"dropping-particle":"","family":"Godlevska","given":"Olga","non-dropping-particle":"","parse-names":false,"suffix":""},{"dropping-particle":"","family":"Golovchenko","given":"Oleksandr","non-dropping-particle":"","parse-names":false,"suffix":""},{"dropping-particle":"","family":"Gyrina","given":"Olga","non-dropping-particle":"","parse-names":false,"suffix":""},{"dropping-particle":"","family":"Kazmirchuk","given":"Anatoliy","non-dropping-particle":"","parse-names":false,"suffix":""},{"dropping-particle":"","family":"Kolesnyk","given":"Mykola","non-dropping-particle":"","parse-names":false,"suffix":""},{"dropping-particle":"","family":"Komisarenko","given":"Iuliia","non-dropping-particle":"","parse-names":false,"suffix":""},{"dropping-particle":"","family":"Korzh","given":"Oleksii","non-dropping-particle":"","parse-names":false,"suffix":""},{"dropping-particle":"","family":"Kravchun","given":"Nonna","non-dropping-particle":"","parse-names":false,"suffix":""},{"dropping-particle":"","family":"Legun","given":"Oleg","non-dropping-particle":"","parse-names":false,"suffix":""},{"dropping-particle":"","family":"Mankovskyy","given":"Borys","non-dropping-particle":"","parse-names":false,"suffix":""},{"dropping-particle":"","family":"Martynyuk","given":"Liliya","non-dropping-particle":"","parse-names":false,"suffix":""},{"dropping-particle":"","family":"Mostovoy","given":"Yuriy","non-dropping-particle":"","parse-names":false,"suffix":""},{"dropping-particle":"","family":"Pashkovska","given":"Nataliia","non-dropping-particle":"","parse-names":false,"suffix":""},{"dropping-particle":"","family":"Pererva","given":"Larysa","non-dropping-particle":"","parse-names":false,"suffix":""},{"dropping-particle":"","family":"Pertseva","given":"Tetyana","non-dropping-particle":"","parse-names":false,"suffix":""},{"dropping-particle":"","family":"Samoylov","given":"Oleksandr","non-dropping-particle":"","parse-names":false,"suffix":""},{"dropping-particle":"","family":"Smirnov","given":"Ivan","non-dropping-particle":"","parse-names":false,"suffix":""},{"dropping-particle":"","family":"Svyshchenko","given":"Yevgeniya","non-dropping-particle":"","parse-names":false,"suffix":""},{"dropping-particle":"","family":"Tomashkevych","given":"Halyna","non-dropping-particle":"","parse-names":false,"suffix":""},{"dropping-particle":"","family":"Topchii","given":"Ivan","non-dropping-particle":"","parse-names":false,"suffix":""},{"dropping-particle":"","family":"Tryshchuk","given":"Nadiya","non-dropping-particle":"","parse-names":false,"suffix":""},{"dropping-particle":"","family":"Tseluyko","given":"Vira","non-dropping-particle":"","parse-names":false,"suffix":""},{"dropping-particle":"","family":"Vizir","given":"Vadym","non-dropping-particle":"","parse-names":false,"suffix":""},{"dropping-particle":"","family":"Vlasenko","given":"Maryna","non-dropping-particle":"","parse-names":false,"suffix":""},{"dropping-particle":"","family":"Zlova","given":"Tetiana","non-dropping-particle":"","parse-names":false,"suffix":""},{"dropping-particle":"","family":"Zub","given":"Liliia","non-dropping-particle":"","parse-names":false,"suffix":""},{"dropping-particle":"","family":"Abusnana","given":"Salah","non-dropping-particle":"","parse-names":false,"suffix":""},{"dropping-particle":"","family":"Railey","given":"Mohamed","non-dropping-particle":"","parse-names":false,"suffix":""},{"dropping-particle":"","family":"Abouglila","given":"Kamal","non-dropping-particle":"","parse-names":false,"suffix":""},{"dropping-particle":"","family":"Ainsworth","given":"Paul","non-dropping-particle":"","parse-names":false,"suffix":""},{"dropping-particle":"","family":"Ali","given":"Zishan","non-dropping-particle":"","parse-names":false,"suffix":""},{"dropping-particle":"","family":"Arutchelvam","given":"Vijayaraman","non-dropping-particle":"","parse-names":false,"suffix":""},{"dropping-particle":"","family":"Barnard","given":"Maria","non-dropping-particle":"","parse-names":false,"suffix":""},{"dropping-particle":"","family":"Bellary","given":"Srikanth","non-dropping-particle":"","parse-names":false,"suffix":""},{"dropping-particle":"","family":"Davies","given":"Emyr","non-dropping-particle":"","parse-names":false,"suffix":""},{"dropping-particle":"","family":"Davies","given":"Mark","non-dropping-particle":"","parse-names":false,"suffix":""},{"dropping-particle":"","family":"Davies","given":"Simon","non-dropping-particle":"","parse-names":false,"suffix":""},{"dropping-particle":"","family":"Dawson","given":"Alison","non-dropping-particle":"","parse-names":false,"suffix":""},{"dropping-particle":"El","family":"Kossi","given":"Mohsen","non-dropping-particle":"","parse-names":false,"suffix":""},{"dropping-particle":"","family":"English","given":"Patrick","non-dropping-particle":"","parse-names":false,"suffix":""},{"dropping-particle":"","family":"Fraser","given":"Donald","non-dropping-particle":"","parse-names":false,"suffix":""},{"dropping-particle":"","family":"Gnudi","given":"Luigi","non-dropping-particle":"","parse-names":false,"suffix":""},{"dropping-particle":"","family":"Gunstone","given":"Anthony","non-dropping-particle":"","parse-names":false,"suffix":""},{"dropping-particle":"","family":"Hall","given":"Timothy","non-dropping-particle":"","parse-names":false,"suffix":""},{"dropping-particle":"","family":"Hanif","given":"Wasim","non-dropping-particle":"","parse-names":false,"suffix":""},{"dropping-particle":"","family":"Jackson","given":"Alan","non-dropping-particle":"","parse-names":false,"suffix":""},{"dropping-particle":"","family":"Johnson","given":"Andrew","non-dropping-particle":"","parse-names":false,"suffix":""},{"dropping-particle":"","family":"Joseph","given":"Franklin","non-dropping-particle":"","parse-names":false,"suffix":""},{"dropping-particle":"","family":"Krishnan","given":"Singhan","non-dropping-particle":"","parse-names":false,"suffix":""},{"dropping-particle":"","family":"Kumwenda","given":"Mick","non-dropping-particle":"","parse-names":false,"suffix":""},{"dropping-particle":"","family":"MacDougall","given":"Iain","non-dropping-particle":"","parse-names":false,"suffix":""},{"dropping-particle":"","family":"Nixon","given":"Paul","non-dropping-particle":"","parse-names":false,"suffix":""},{"dropping-particle":"","family":"O'Hare","given":"Joseph","non-dropping-particle":"","parse-names":false,"suffix":""},{"dropping-particle":"","family":"Philip","given":"Sam","non-dropping-particle":"","parse-names":false,"suffix":""},{"dropping-particle":"","family":"Ramtoola","given":"Shenaz","non-dropping-particle":"","parse-names":false,"suffix":""},{"dropping-particle":"","family":"Saxena","given":"Manish","non-dropping-particle":"","parse-names":false,"suffix":""},{"dropping-particle":"","family":"Sennik","given":"Davesh","non-dropping-particle":"","parse-names":false,"suffix":""},{"dropping-particle":"","family":"Simon","given":"Godwin","non-dropping-particle":"","parse-names":false,"suffix":""},{"dropping-particle":"","family":"Singh","given":"Baldev","non-dropping-particle":"","parse-names":false,"suffix":""},{"dropping-particle":"","family":"Stephens","given":"Jeffrey","non-dropping-particle":"","parse-names":false,"suffix":""},{"dropping-particle":"","family":"Strzelecka","given":"Anna","non-dropping-particle":"","parse-names":false,"suffix":""},{"dropping-particle":"","family":"Symonds","given":"Rehan","non-dropping-particle":"","parse-names":false,"suffix":""},{"dropping-particle":"","family":"Turner","given":"Wayne","non-dropping-particle":"","parse-names":false,"suffix":""},{"dropping-particle":"","family":"Wahba","given":"Mona","non-dropping-particle":"","parse-names":false,"suffix":""},{"dropping-particle":"","family":"Wakeling","given":"John","non-dropping-particle":"","parse-names":false,"suffix":""},{"dropping-particle":"","family":"Wheeler","given":"David","non-dropping-particle":"","parse-names":false,"suffix":""},{"dropping-particle":"","family":"Winocour","given":"Peter","non-dropping-particle":"","parse-names":false,"suffix":""},{"dropping-particle":"","family":"Abdallah","given":"Joseph","non-dropping-particle":"","parse-names":false,"suffix":""},{"dropping-particle":"","family":"Abdullah","given":"Raied","non-dropping-particle":"","parse-names":false,"suffix":""},{"dropping-particle":"","family":"Abramowitz","given":"Matthew","non-dropping-particle":"","parse-names":false,"suffix":""},{"dropping-particle":"","family":"Acosta","given":"Idalia","non-dropping-particle":"","parse-names":false,"suffix":""},{"dropping-particle":"","family":"Aiello","given":"Joseph","non-dropping-particle":"","parse-names":false,"suffix":""},{"dropping-particle":"","family":"Akright","given":"Laura","non-dropping-particle":"","parse-names":false,"suffix":""},{"dropping-particle":"","family":"Akyea-Djamson","given":"Ayim","non-dropping-particle":"","parse-names":false,"suffix":""},{"dropping-particle":"","family":"Alappan","given":"Rajendran","non-dropping-particle":"","parse-names":false,"suffix":""},{"dropping-particle":"","family":"Alicic","given":"Radica","non-dropping-particle":"","parse-names":false,"suffix":""},{"dropping-particle":"","family":"Al-Karadsheh","given":"Amer","non-dropping-particle":"","parse-names":false,"suffix":""},{"dropping-particle":"","family":"Allison","given":"Dale Crawford","non-dropping-particle":"","parse-names":false,"suffix":""},{"dropping-particle":"","family":"Arauz-Pacheco","given":"Carlos","non-dropping-particle":"","parse-names":false,"suffix":""},{"dropping-particle":"","family":"Arfeen","given":"Shahabul","non-dropping-particle":"","parse-names":false,"suffix":""},{"dropping-particle":"","family":"Arif","given":"Ahmed","non-dropping-particle":"","parse-names":false,"suffix":""},{"dropping-particle":"","family":"Arvind","given":"Moogali","non-dropping-particle":"","parse-names":false,"suffix":""},{"dropping-particle":"","family":"Atray","given":"Naveen","non-dropping-particle":"","parse-names":false,"suffix":""},{"dropping-particle":"","family":"Awad","given":"Ahmed","non-dropping-particle":"","parse-names":false,"suffix":""},{"dropping-particle":"","family":"Bakris","given":"George","non-dropping-particle":"","parse-names":false,"suffix":""},{"dropping-particle":"","family":"Barnhill","given":"Peggy","non-dropping-particle":"","parse-names":false,"suffix":""},{"dropping-particle":"","family":"Barranco","given":"Elizabeth","non-dropping-particle":"","parse-names":false,"suffix":""},{"dropping-particle":"","family":"Barrera","given":"Carlos","non-dropping-particle":"","parse-names":false,"suffix":""},{"dropping-particle":"","family":"Beacom","given":"Matthew","non-dropping-particle":"","parse-names":false,"suffix":""},{"dropping-particle":"","family":"Behara","given":"Venkata","non-dropping-particle":"","parse-names":false,"suffix":""},{"dropping-particle":"","family":"Belo","given":"Diogo","non-dropping-particle":"","parse-names":false,"suffix":""},{"dropping-particle":"","family":"Bentley-Lewis","given":"Rhonda","non-dropping-particle":"","parse-names":false,"suffix":""},{"dropping-particle":"","family":"Berenguer","given":"Ramon","non-dropping-particle":"","parse-names":false,"suffix":""},{"dropping-particle":"","family":"Bermudez","given":"Lidia","non-dropping-particle":"","parse-names":false,"suffix":""},{"dropping-particle":"","family":"Bernardo","given":"Marializa","non-dropping-particle":"","parse-names":false,"suffix":""},{"dropping-particle":"","family":"Biscoveanu","given":"Mihaela","non-dropping-particle":"","parse-names":false,"suffix":""},{"dropping-particle":"","family":"Bowman-Stroud","given":"Cynthia","non-dropping-particle":"","parse-names":false,"suffix":""},{"dropping-particle":"","family":"Brandon","given":"Donald","non-dropping-particle":"","parse-names":false,"suffix":""},{"dropping-particle":"","family":"Brusco","given":"Osvaldo","non-dropping-particle":"","parse-names":false,"suffix":""},{"dropping-particle":"","family":"Busch","given":"Robert","non-dropping-particle":"","parse-names":false,"suffix":""},{"dropping-particle":"","family":"Canaan","given":"Yamil","non-dropping-particle":"","parse-names":false,"suffix":""},{"dropping-particle":"","family":"Chilito","given":"Alicia","non-dropping-particle":"","parse-names":false,"suffix":""},{"dropping-particle":"","family":"Christensen","given":"Tom","non-dropping-particle":"","parse-names":false,"suffix":""},{"dropping-particle":"","family":"Christiano","given":"Cynthia","non-dropping-particle":"","parse-names":false,"suffix":""},{"dropping-particle":"","family":"Christofides","given":"Elena","non-dropping-particle":"","parse-names":false,"suffix":""},{"dropping-particle":"","family":"Chuateco","given":"Caroucel","non-dropping-particle":"","parse-names":false,"suffix":""},{"dropping-particle":"","family":"Cohen","given":"Kenneth","non-dropping-particle":"","parse-names":false,"suffix":""},{"dropping-particle":"","family":"Cohen","given":"Robert","non-dropping-particle":"","parse-names":false,"suffix":""},{"dropping-particle":"","family":"Cohen-Stein","given":"Debbie","non-dropping-particle":"","parse-names":false,"suffix":""},{"dropping-particle":"","family":"Cook","given":"Charles","non-dropping-particle":"","parse-names":false,"suffix":""},{"dropping-particle":"","family":"Coyne","given":"Daniel","non-dropping-particle":"","parse-names":false,"suffix":""},{"dropping-particle":"","family":"Daboul","given":"Nizar","non-dropping-particle":"","parse-names":false,"suffix":""},{"dropping-particle":"","family":"Darwish","given":"Riad","non-dropping-particle":"","parse-names":false,"suffix":""},{"dropping-particle":"","family":"Daswani","given":"Adarsh","non-dropping-particle":"","parse-names":false,"suffix":""},{"dropping-particle":"","family":"Deck","given":"Kenneth","non-dropping-particle":"","parse-names":false,"suffix":""},{"dropping-particle":"","family":"Desouza","given":"Cyrus","non-dropping-particle":"","parse-names":false,"suffix":""},{"dropping-particle":"","family":"Dev","given":"Devasmita","non-dropping-particle":"","parse-names":false,"suffix":""},{"dropping-particle":"","family":"Dhillon","given":"Monika","non-dropping-particle":"","parse-names":false,"suffix":""},{"dropping-particle":"","family":"Dua","given":"Sohan","non-dropping-particle":"","parse-names":false,"suffix":""},{"dropping-particle":"","family":"Eder","given":"Frank","non-dropping-particle":"","parse-names":false,"suffix":""},{"dropping-particle":"","family":"Elosegui","given":"Ana Maria","non-dropping-particle":"","parse-names":false,"suffix":""},{"dropping-particle":"","family":"El-Shahawy","given":"Mohamed","non-dropping-particle":"","parse-names":false,"suffix":""},{"dropping-particle":"","family":"Ervin","given":"John","non-dropping-particle":"","parse-names":false,"suffix":""},{"dropping-particle":"","family":"Esquenazi","given":"Alberto","non-dropping-particle":"","parse-names":false,"suffix":""},{"dropping-particle":"","family":"Evans","given":"John","non-dropping-particle":"","parse-names":false,"suffix":""},{"dropping-particle":"","family":"Fishbane","given":"Steven","non-dropping-particle":"","parse-names":false,"suffix":""},{"dropping-particle":"","family":"Frias","given":"Juan","non-dropping-particle":"","parse-names":false,"suffix":""},{"dropping-particle":"","family":"Galindo-Ramos","given":"Eugenia","non-dropping-particle":"","parse-names":false,"suffix":""},{"dropping-particle":"","family":"Galphin","given":"Claude","non-dropping-particle":"","parse-names":false,"suffix":""},{"dropping-particle":"","family":"Ghazi","given":"Adline","non-dropping-particle":"","parse-names":false,"suffix":""},{"dropping-particle":"","family":"Gonzalez","given":"Enrique","non-dropping-particle":"","parse-names":false,"suffix":""},{"dropping-particle":"","family":"Gorson","given":"David","non-dropping-particle":"","parse-names":false,"suffix":""},{"dropping-particle":"","family":"Gowda","given":"Anupama","non-dropping-particle":"","parse-names":false,"suffix":""},{"dropping-particle":"","family":"Greco","given":"Barbara","non-dropping-particle":"","parse-names":false,"suffix":""},{"dropping-particle":"","family":"Grubb","given":"Stephen","non-dropping-particle":"","parse-names":false,"suffix":""},{"dropping-particle":"","family":"Gulati","given":"Rakesh","non-dropping-particle":"","parse-names":false,"suffix":""},{"dropping-particle":"","family":"Hammoud","given":"Jamal","non-dropping-particle":"","parse-names":false,"suffix":""},{"dropping-particle":"","family":"Handelsman","given":"Stuart","non-dropping-particle":"","parse-names":false,"suffix":""},{"dropping-particle":"","family":"Hartman","given":"Israel","non-dropping-particle":"","parse-names":false,"suffix":""},{"dropping-particle":"","family":"Hershon","given":"Kenneth","non-dropping-particle":"","parse-names":false,"suffix":""},{"dropping-particle":"","family":"Hiser","given":"Daniel","non-dropping-particle":"","parse-names":false,"suffix":""},{"dropping-particle":"","family":"Hon","given":"George","non-dropping-particle":"","parse-names":false,"suffix":""},{"dropping-particle":"","family":"Jacob","given":"Radu","non-dropping-particle":"","parse-names":false,"suffix":""},{"dropping-particle":"","family":"Jaime","given":"Maria","non-dropping-particle":"","parse-names":false,"suffix":""},{"dropping-particle":"","family":"Jamal","given":"Aamir","non-dropping-particle":"","parse-names":false,"suffix":""},{"dropping-particle":"","family":"Kaupke","given":"Charles","non-dropping-particle":"","parse-names":false,"suffix":""},{"dropping-particle":"","family":"Keightley","given":"Gerald","non-dropping-particle":"","parse-names":false,"suffix":""},{"dropping-particle":"","family":"Kern","given":"Elizabeth","non-dropping-particle":"","parse-names":false,"suffix":""},{"dropping-particle":"","family":"Khanna","given":"Rakhi","non-dropping-particle":"","parse-names":false,"suffix":""},{"dropping-particle":"","family":"Khitan","given":"Zeid","non-dropping-particle":"","parse-names":false,"suffix":""},{"dropping-particle":"","family":"Kim","given":"Sun","non-dropping-particle":"","parse-names":false,"suffix":""},{"dropping-particle":"","family":"Kopyt","given":"Nelson","non-dropping-particle":"","parse-names":false,"suffix":""},{"dropping-particle":"","family":"Kovesdy","given":"Csaba","non-dropping-particle":"","parse-names":false,"suffix":""},{"dropping-particle":"","family":"Krishna","given":"Gopal","non-dropping-particle":"","parse-names":false,"suffix":""},{"dropping-particle":"","family":"Kropp","given":"Jeffrey","non-dropping-particle":"","parse-names":false,"suffix":""},{"dropping-particle":"","family":"Kumar","given":"Amrendra","non-dropping-particle":"","parse-names":false,"suffix":""},{"dropping-particle":"","family":"Kumar","given":"Jayant","non-dropping-particle":"","parse-names":false,"suffix":""},{"dropping-particle":"","family":"Kumar","given":"Neil","non-dropping-particle":"","parse-names":false,"suffix":""},{"dropping-particle":"","family":"Kusnir","given":"Jorge","non-dropping-particle":"","parse-names":false,"suffix":""},{"dropping-particle":"","family":"Lane","given":"Wendy","non-dropping-particle":"","parse-names":false,"suffix":""},{"dropping-particle":"","family":"Lawrence","given":"Mary","non-dropping-particle":"","parse-names":false,"suffix":""},{"dropping-particle":"","family":"Lehrner","given":"Lawrence","non-dropping-particle":"","parse-names":false,"suffix":""},{"dropping-particle":"","family":"Lentz","given":"John","non-dropping-particle":"","parse-names":false,"suffix":""},{"dropping-particle":"","family":"Levinson","given":"Dennis","non-dropping-particle":"","parse-names":false,"suffix":""},{"dropping-particle":"","family":"Lewis","given":"Derek","non-dropping-particle":"","parse-names":false,"suffix":""},{"dropping-particle":"","family":"Liss","given":"Kenneth","non-dropping-particle":"","parse-names":false,"suffix":""},{"dropping-particle":"","family":"Maddux","given":"Andreas","non-dropping-particle":"","parse-names":false,"suffix":""},{"dropping-particle":"","family":"Maheshwari","given":"Hiralal","non-dropping-particle":"","parse-names":false,"suffix":""},{"dropping-particle":"","family":"Mandayam","given":"Sreedhar","non-dropping-particle":"","parse-names":false,"suffix":""},{"dropping-particle":"","family":"Marar","given":"Isam","non-dropping-particle":"","parse-names":false,"suffix":""},{"dropping-particle":"","family":"Mehta","given":"Bhasker","non-dropping-particle":"","parse-names":false,"suffix":""},{"dropping-particle":"","family":"Middleton","given":"John","non-dropping-particle":"","parse-names":false,"suffix":""},{"dropping-particle":"","family":"Mordujovich","given":"Jorge","non-dropping-particle":"","parse-names":false,"suffix":""},{"dropping-particle":"","family":"Moreda","given":"Ramon","non-dropping-particle":"","parse-names":false,"suffix":""},{"dropping-particle":"","family":"Moustafa","given":"Moustafa","non-dropping-particle":"","parse-names":false,"suffix":""},{"dropping-particle":"","family":"Trenche","given":"Samuel Mujica","non-dropping-particle":"","parse-names":false,"suffix":""},{"dropping-particle":"","family":"Narayanan","given":"Mohanram","non-dropping-particle":"","parse-names":false,"suffix":""},{"dropping-particle":"","family":"Narvarte","given":"Javier","non-dropping-particle":"","parse-names":false,"suffix":""},{"dropping-particle":"","family":"Nassar","given":"Tareq","non-dropping-particle":"","parse-names":false,"suffix":""},{"dropping-particle":"","family":"Newman","given":"George","non-dropping-particle":"","parse-names":false,"suffix":""},{"dropping-particle":"","family":"Nichol","given":"Brian","non-dropping-particle":"","parse-names":false,"suffix":""},{"dropping-particle":"","family":"Nicol","given":"Philip","non-dropping-particle":"","parse-names":false,"suffix":""},{"dropping-particle":"","family":"Nisnisan","given":"Josier","non-dropping-particle":"","parse-names":false,"suffix":""},{"dropping-particle":"","family":"Nossuli","given":"A. Kaldun","non-dropping-particle":"","parse-names":false,"suffix":""},{"dropping-particle":"","family":"Obialo","given":"Chamberlain","non-dropping-particle":"","parse-names":false,"suffix":""},{"dropping-particle":"","family":"Olelewe","given":"Sarah","non-dropping-particle":"","parse-names":false,"suffix":""},{"dropping-particle":"","family":"Oliver","given":"Michael","non-dropping-particle":"","parse-names":false,"suffix":""},{"dropping-particle":"","family":"O'Shaughnessy","given":"Andrew","non-dropping-particle":"","parse-names":false,"suffix":""},{"dropping-particle":"","family":"Padron","given":"John","non-dropping-particle":"","parse-names":false,"suffix":""},{"dropping-particle":"","family":"Pankhaniya","given":"Rohit","non-dropping-particle":"","parse-names":false,"suffix":""},{"dropping-particle":"","family":"Parker","given":"Reginald","non-dropping-particle":"","parse-names":false,"suffix":""},{"dropping-particle":"","family":"Patel","given":"Devesh","non-dropping-particle":"","parse-names":false,"suffix":""},{"dropping-particle":"","family":"Patel","given":"Gnyandev","non-dropping-particle":"","parse-names":false,"suffix":""},{"dropping-particle":"","family":"Patel","given":"Nina","non-dropping-particle":"","parse-names":false,"suffix":""},{"dropping-particle":"","family":"Pavon","given":"Humberto","non-dropping-particle":"","parse-names":false,"suffix":""},{"dropping-particle":"","family":"Perez","given":"Armando","non-dropping-particle":"","parse-names":false,"suffix":""},{"dropping-particle":"","family":"Perez","given":"Carlos","non-dropping-particle":"","parse-names":false,"suffix":""},{"dropping-particle":"","family":"Perlman","given":"Alan","non-dropping-particle":"","parse-names":false,"suffix":""},{"dropping-particle":"","family":"Pettis","given":"Karlton","non-dropping-particle":"","parse-names":false,"suffix":""},{"dropping-particle":"","family":"Pharr","given":"Walter","non-dropping-particle":"","parse-names":false,"suffix":""},{"dropping-particle":"","family":"Phillips","given":"Andrea","non-dropping-particle":"","parse-names":false,"suffix":""},{"dropping-particle":"","family":"Purighalla","given":"Raman","non-dropping-particle":"","parse-names":false,"suffix":""},{"dropping-particle":"","family":"Quesada-Suarez","given":"Luis","non-dropping-particle":"","parse-names":false,"suffix":""},{"dropping-particle":"","family":"Ranjan","given":"Rajiv","non-dropping-particle":"","parse-names":false,"suffix":""},{"dropping-particle":"","family":"Rastogi","given":"Sanjeev","non-dropping-particle":"","parse-names":false,"suffix":""},{"dropping-particle":"","family":"Reddy","given":"Jakkidi","non-dropping-particle":"","parse-names":false,"suffix":""},{"dropping-particle":"","family":"Rendell","given":"Marc","non-dropping-particle":"","parse-names":false,"suffix":""},{"dropping-particle":"","family":"Rich","given":"Lisa","non-dropping-particle":"","parse-names":false,"suffix":""},{"dropping-particle":"","family":"Robinson","given":"Michael","non-dropping-particle":"","parse-names":false,"suffix":""},{"dropping-particle":"","family":"Rodriguez","given":"Hector","non-dropping-particle":"","parse-names":false,"suffix":""},{"dropping-particle":"","family":"Rosas","given":"Sylvia","non-dropping-particle":"","parse-names":false,"suffix":""},{"dropping-particle":"","family":"Saba","given":"Fadi","non-dropping-particle":"","parse-names":false,"suffix":""},{"dropping-particle":"","family":"Sankaram","given":"Rallabhandi","non-dropping-particle":"","parse-names":false,"suffix":""},{"dropping-particle":"","family":"Sarin","given":"Ravi","non-dropping-particle":"","parse-names":false,"suffix":""},{"dropping-particle":"","family":"Schreiman","given":"Robert","non-dropping-particle":"","parse-names":false,"suffix":""},{"dropping-particle":"","family":"Scott","given":"David","non-dropping-particle":"","parse-names":false,"suffix":""},{"dropping-particle":"","family":"Sekkarie","given":"Mohamed","non-dropping-particle":"","parse-names":false,"suffix":""},{"dropping-particle":"","family":"Sensenbrenner","given":"John","non-dropping-particle":"","parse-names":false,"suffix":""},{"dropping-particle":"","family":"Shakeel","given":"Muhammad","non-dropping-particle":"","parse-names":false,"suffix":""},{"dropping-particle":"","family":"Shanik","given":"Michael","non-dropping-particle":"","parse-names":false,"suffix":""},{"dropping-particle":"","family":"Shaw","given":"Sylvia","non-dropping-particle":"","parse-names":false,"suffix":""},{"dropping-particle":"","family":"Smith","given":"Stephen","non-dropping-particle":"","parse-names":false,"suffix":""},{"dropping-particle":"","family":"Solomon","given":"Richard","non-dropping-particle":"","parse-names":false,"suffix":""},{"dropping-particle":"","family":"Sprague","given":"Amy","non-dropping-particle":"","parse-names":false,"suffix":""},{"dropping-particle":"","family":"Spry","given":"Leslie","non-dropping-particle":"","parse-names":false,"suffix":""},{"dropping-particle":"","family":"Suchinda","given":"Pusadee","non-dropping-particle":"","parse-names":false,"suffix":""},{"dropping-particle":"","family":"Sultan","given":"Senan","non-dropping-particle":"","parse-names":false,"suffix":""},{"dropping-particle":"","family":"Surampudi","given":"Prasanth","non-dropping-particle":"","parse-names":false,"suffix":""},{"dropping-particle":"","family":"Sussman","given":"Sherry","non-dropping-particle":"","parse-names":false,"suffix":""},{"dropping-particle":"","family":"Tan","given":"Anjanette","non-dropping-particle":"","parse-names":false,"suffix":""},{"dropping-particle":"","family":"Terrelonge","given":"Antonio","non-dropping-particle":"","parse-names":false,"suffix":""},{"dropping-particle":"","family":"Thompson","given":"Michael","non-dropping-particle":"","parse-names":false,"suffix":""},{"dropping-particle":"","family":"Trespalacios","given":"Fernando","non-dropping-particle":"","parse-names":false,"suffix":""},{"dropping-particle":"","family":"Trippe","given":"Bruce","non-dropping-particle":"","parse-names":false,"suffix":""},{"dropping-particle":"","family":"Trueba","given":"Pilar","non-dropping-particle":"","parse-names":false,"suffix":""},{"dropping-particle":"","family":"Twahirwa","given":"Marcel","non-dropping-particle":"","parse-names":false,"suffix":""},{"dropping-particle":"","family":"Updegrove","given":"John","non-dropping-particle":"","parse-names":false,"suffix":""},{"dropping-particle":"","family":"Buren","given":"Peter","non-dropping-particle":"Van","parse-names":false,"suffix":""},{"dropping-particle":"","family":"Vannorsdall","given":"Mark","non-dropping-particle":"","parse-names":false,"suffix":""},{"dropping-particle":"","family":"Varghese","given":"Freemu","non-dropping-particle":"","parse-names":false,"suffix":""},{"dropping-particle":"","family":"Velasquez-Mieyer","given":"Pedro","non-dropping-particle":"","parse-names":false,"suffix":""},{"dropping-particle":"","family":"Ventrapragada","given":"Sailaja","non-dropping-particle":"","parse-names":false,"suffix":""},{"dropping-particle":"","family":"Vukotic","given":"Goga","non-dropping-particle":"","parse-names":false,"suffix":""},{"dropping-particle":"","family":"Wadud","given":"Khurram","non-dropping-particle":"","parse-names":false,"suffix":""},{"dropping-particle":"","family":"Warren","given":"Mark","non-dropping-particle":"","parse-names":false,"suffix":""},{"dropping-particle":"","family":"Watson","given":"Henry","non-dropping-particle":"","parse-names":false,"suffix":""},{"dropping-particle":"","family":"Watts","given":"Ronald","non-dropping-particle":"","parse-names":false,"suffix":""},{"dropping-particle":"","family":"Weiner","given":"Daniel","non-dropping-particle":"","parse-names":false,"suffix":""},{"dropping-particle":"","family":"Welker","given":"James","non-dropping-particle":"","parse-names":false,"suffix":""},{"dropping-particle":"","family":"Welsh","given":"Jean","non-dropping-particle":"","parse-names":false,"suffix":""},{"dropping-particle":"","family":"Williams","given":"Shelley","non-dropping-particle":"","parse-names":false,"suffix":""},{"dropping-particle":"","family":"Zaniewski-Singh","given":"Michelle","non-dropping-particle":"","parse-names":false,"suffix":""}],"container-title":"Stroke","id":"ITEM-1","issue":"5","issued":{"date-parts":[["2021","5","1"]]},"page":"1545-1556","publisher":"Lippincott Williams and Wilkins","title":"Effect of SGLT2 inhibitors on stroke and atrial fibrillation in diabetic kidney disease: Results from the CREDENCE trial and meta-analysis","type":"article-journal","volume":"52"},"uris":["http://www.mendeley.com/documents/?uuid=ea46fc7f-63b6-3455-a2f5-9ad9c8142077"]}],"mendeley":{"formattedCitation":"(4)","plainTextFormattedCitation":"(4)","previouslyFormattedCitation":"(4)"},"properties":{"noteIndex":0},"schema":"https://github.com/citation-style-language/schema/raw/master/csl-citation.json"}</w:instrText>
      </w:r>
      <w:r w:rsidR="00697000">
        <w:rPr>
          <w:rFonts w:ascii="Calibri Light" w:hAnsi="Calibri Light" w:cs="Calibri Light"/>
        </w:rPr>
        <w:fldChar w:fldCharType="separate"/>
      </w:r>
      <w:r w:rsidR="00697000" w:rsidRPr="00697000">
        <w:rPr>
          <w:rFonts w:ascii="Calibri Light" w:hAnsi="Calibri Light" w:cs="Calibri Light"/>
          <w:noProof/>
        </w:rPr>
        <w:t>(4)</w:t>
      </w:r>
      <w:r w:rsidR="00697000">
        <w:rPr>
          <w:rFonts w:ascii="Calibri Light" w:hAnsi="Calibri Light" w:cs="Calibri Light"/>
        </w:rPr>
        <w:fldChar w:fldCharType="end"/>
      </w:r>
      <w:r w:rsidR="00E5698B">
        <w:rPr>
          <w:rFonts w:ascii="Calibri Light" w:hAnsi="Calibri Light" w:cs="Calibri Light"/>
        </w:rPr>
        <w:t>,</w:t>
      </w:r>
      <w:r w:rsidR="00697000">
        <w:rPr>
          <w:rFonts w:ascii="Calibri Light" w:hAnsi="Calibri Light" w:cs="Calibri Light"/>
        </w:rPr>
        <w:t xml:space="preserve"> and all investigators are listed in the appendix. </w:t>
      </w:r>
    </w:p>
    <w:p w14:paraId="6C9482D5" w14:textId="1B5E95D9" w:rsidR="00C05261" w:rsidRDefault="00C05261" w:rsidP="00632397">
      <w:pPr>
        <w:jc w:val="both"/>
        <w:rPr>
          <w:rFonts w:ascii="Calibri Light" w:hAnsi="Calibri Light" w:cs="Calibri Light"/>
        </w:rPr>
      </w:pPr>
    </w:p>
    <w:p w14:paraId="2340D169" w14:textId="695752EA" w:rsidR="006712B2" w:rsidRDefault="006712B2" w:rsidP="00632397">
      <w:pPr>
        <w:jc w:val="both"/>
        <w:rPr>
          <w:rFonts w:ascii="Calibri Light" w:hAnsi="Calibri Light" w:cs="Calibri Light"/>
        </w:rPr>
      </w:pPr>
      <w:r>
        <w:rPr>
          <w:rFonts w:ascii="Calibri Light" w:hAnsi="Calibri Light" w:cs="Calibri Light"/>
        </w:rPr>
        <w:t xml:space="preserve">Lastly, </w:t>
      </w:r>
      <w:r w:rsidR="00E5698B" w:rsidRPr="00E5698B">
        <w:rPr>
          <w:rFonts w:ascii="Calibri Light" w:hAnsi="Calibri Light" w:cs="Calibri Light"/>
        </w:rPr>
        <w:t>as briefly mentioned above, individuals who do not meet all four criteria for authorship should still be acknowledged as contributors. These individuals may be those who contributed to the study in general, but their contributions alone do not justify authorship; their specific contributions should be described and acknowledged. These individuals could be members of patient advocacy or community-based groups who contributed their time and insight to the research, those who served as liaisons for community engagement or knowledge translation, those who contributed writing assistance, technical or language editing, or those who assisted with funding acquisition</w:t>
      </w:r>
      <w:r w:rsidR="00C10AB6">
        <w:rPr>
          <w:rFonts w:ascii="Calibri Light" w:hAnsi="Calibri Light" w:cs="Calibri Light"/>
        </w:rPr>
        <w:t xml:space="preserve">. </w:t>
      </w:r>
      <w:r w:rsidR="00E5698B" w:rsidRPr="00E5698B">
        <w:rPr>
          <w:rFonts w:ascii="Calibri Light" w:hAnsi="Calibri Light" w:cs="Calibri Light"/>
        </w:rPr>
        <w:t xml:space="preserve">The corresponding author is responsible for acknowledging all contributors and obtaining permission </w:t>
      </w:r>
      <w:r w:rsidR="00E5698B">
        <w:rPr>
          <w:rFonts w:ascii="Calibri Light" w:hAnsi="Calibri Light" w:cs="Calibri Light"/>
        </w:rPr>
        <w:t xml:space="preserve">from them </w:t>
      </w:r>
      <w:r w:rsidR="00E5698B" w:rsidRPr="00E5698B">
        <w:rPr>
          <w:rFonts w:ascii="Calibri Light" w:hAnsi="Calibri Light" w:cs="Calibri Light"/>
        </w:rPr>
        <w:t xml:space="preserve">to include </w:t>
      </w:r>
      <w:r w:rsidR="00E5698B">
        <w:rPr>
          <w:rFonts w:ascii="Calibri Light" w:hAnsi="Calibri Light" w:cs="Calibri Light"/>
        </w:rPr>
        <w:t>their names in the acknowledgments section of the</w:t>
      </w:r>
      <w:r w:rsidR="00E5698B" w:rsidRPr="00E5698B">
        <w:rPr>
          <w:rFonts w:ascii="Calibri Light" w:hAnsi="Calibri Light" w:cs="Calibri Light"/>
        </w:rPr>
        <w:t xml:space="preserve"> manuscript.</w:t>
      </w:r>
    </w:p>
    <w:p w14:paraId="21CD8BE4" w14:textId="657C610C" w:rsidR="00C236CD" w:rsidRDefault="00C236CD" w:rsidP="00632397">
      <w:pPr>
        <w:jc w:val="both"/>
        <w:rPr>
          <w:rFonts w:ascii="Calibri Light" w:hAnsi="Calibri Light" w:cs="Calibri Light"/>
        </w:rPr>
      </w:pPr>
    </w:p>
    <w:p w14:paraId="6FA4048A" w14:textId="6DFFBED2" w:rsidR="00C236CD" w:rsidRPr="009F2754" w:rsidRDefault="00C236CD" w:rsidP="00632397">
      <w:pPr>
        <w:jc w:val="both"/>
        <w:rPr>
          <w:rFonts w:ascii="Calibri Light" w:hAnsi="Calibri Light" w:cs="Calibri Light"/>
          <w:b/>
          <w:bCs/>
        </w:rPr>
      </w:pPr>
      <w:r w:rsidRPr="009F2754">
        <w:rPr>
          <w:rFonts w:ascii="Calibri Light" w:hAnsi="Calibri Light" w:cs="Calibri Light"/>
          <w:b/>
          <w:bCs/>
        </w:rPr>
        <w:t>10.2. Tips for navigating co-authorship</w:t>
      </w:r>
      <w:r w:rsidR="00EB189D">
        <w:rPr>
          <w:rFonts w:ascii="Calibri Light" w:hAnsi="Calibri Light" w:cs="Calibri Light"/>
          <w:b/>
          <w:bCs/>
        </w:rPr>
        <w:t>s</w:t>
      </w:r>
    </w:p>
    <w:p w14:paraId="4E428BFE" w14:textId="0A9498A6" w:rsidR="00C236CD" w:rsidRDefault="00C236CD" w:rsidP="00632397">
      <w:pPr>
        <w:jc w:val="both"/>
        <w:rPr>
          <w:rFonts w:ascii="Calibri Light" w:hAnsi="Calibri Light" w:cs="Calibri Light"/>
        </w:rPr>
      </w:pPr>
    </w:p>
    <w:p w14:paraId="01B0D5C0" w14:textId="3B623DC2" w:rsidR="009F2754" w:rsidRDefault="009F2754" w:rsidP="00632397">
      <w:pPr>
        <w:jc w:val="both"/>
        <w:rPr>
          <w:rFonts w:ascii="Calibri Light" w:hAnsi="Calibri Light" w:cs="Calibri Light"/>
        </w:rPr>
      </w:pPr>
      <w:r>
        <w:rPr>
          <w:rFonts w:ascii="Calibri Light" w:hAnsi="Calibri Light" w:cs="Calibri Light"/>
        </w:rPr>
        <w:t xml:space="preserve">Cals and Kotz </w:t>
      </w:r>
      <w:r w:rsidR="00416849">
        <w:rPr>
          <w:rFonts w:ascii="Calibri Light" w:hAnsi="Calibri Light" w:cs="Calibri Light"/>
        </w:rPr>
        <w:fldChar w:fldCharType="begin" w:fldLock="1"/>
      </w:r>
      <w:r w:rsidR="00B90D2F">
        <w:rPr>
          <w:rFonts w:ascii="Calibri Light" w:hAnsi="Calibri Light" w:cs="Calibri Light"/>
        </w:rPr>
        <w:instrText>ADDIN CSL_CITATION {"citationItems":[{"id":"ITEM-1","itemData":{"DOI":"10.1016/J.JCLINEPI.2013.08.006","ISSN":"0895-4356","PMID":"24369122","author":[{"dropping-particle":"","family":"Cals","given":"Jochen W.L.","non-dropping-particle":"","parse-names":false,"suffix":""},{"dropping-particle":"","family":"Kotz","given":"Daniel","non-dropping-particle":"","parse-names":false,"suffix":""}],"container-title":"Journal of Clinical Epidemiology","id":"ITEM-1","issue":"12","issued":{"date-parts":[["2013","12","1"]]},"page":"1319","publisher":"Elsevier","title":"Effective writing and publishing scientific papers, part IX: authorship","type":"article-journal","volume":"66"},"uris":["http://www.mendeley.com/documents/?uuid=f6295d84-a103-3289-b541-6cdad8f55ee4"]}],"mendeley":{"formattedCitation":"(5)","plainTextFormattedCitation":"(5)","previouslyFormattedCitation":"(5)"},"properties":{"noteIndex":0},"schema":"https://github.com/citation-style-language/schema/raw/master/csl-citation.json"}</w:instrText>
      </w:r>
      <w:r w:rsidR="00416849">
        <w:rPr>
          <w:rFonts w:ascii="Calibri Light" w:hAnsi="Calibri Light" w:cs="Calibri Light"/>
        </w:rPr>
        <w:fldChar w:fldCharType="separate"/>
      </w:r>
      <w:r w:rsidR="00416849" w:rsidRPr="00416849">
        <w:rPr>
          <w:rFonts w:ascii="Calibri Light" w:hAnsi="Calibri Light" w:cs="Calibri Light"/>
          <w:noProof/>
        </w:rPr>
        <w:t>(5)</w:t>
      </w:r>
      <w:r w:rsidR="00416849">
        <w:rPr>
          <w:rFonts w:ascii="Calibri Light" w:hAnsi="Calibri Light" w:cs="Calibri Light"/>
        </w:rPr>
        <w:fldChar w:fldCharType="end"/>
      </w:r>
      <w:r w:rsidR="00416849">
        <w:rPr>
          <w:rFonts w:ascii="Calibri Light" w:hAnsi="Calibri Light" w:cs="Calibri Light"/>
        </w:rPr>
        <w:t xml:space="preserve"> suggest </w:t>
      </w:r>
      <w:r w:rsidR="00BA12A3">
        <w:rPr>
          <w:rFonts w:ascii="Calibri Light" w:hAnsi="Calibri Light" w:cs="Calibri Light"/>
        </w:rPr>
        <w:t xml:space="preserve">that preparing a written agreement describing each author’s roles and responsibilities and </w:t>
      </w:r>
      <w:r w:rsidR="00632397">
        <w:rPr>
          <w:rFonts w:ascii="Calibri Light" w:hAnsi="Calibri Light" w:cs="Calibri Light"/>
        </w:rPr>
        <w:t>making sure</w:t>
      </w:r>
      <w:r w:rsidR="00BA12A3">
        <w:rPr>
          <w:rFonts w:ascii="Calibri Light" w:hAnsi="Calibri Light" w:cs="Calibri Light"/>
        </w:rPr>
        <w:t xml:space="preserve"> th</w:t>
      </w:r>
      <w:r w:rsidR="00632397">
        <w:rPr>
          <w:rFonts w:ascii="Calibri Light" w:hAnsi="Calibri Light" w:cs="Calibri Light"/>
        </w:rPr>
        <w:t>at the</w:t>
      </w:r>
      <w:r w:rsidR="00BA12A3">
        <w:rPr>
          <w:rFonts w:ascii="Calibri Light" w:hAnsi="Calibri Light" w:cs="Calibri Light"/>
        </w:rPr>
        <w:t xml:space="preserve"> agreement is accepted by all co-authors can ensure the </w:t>
      </w:r>
      <w:r w:rsidR="00BA12A3">
        <w:rPr>
          <w:rFonts w:ascii="Calibri Light" w:hAnsi="Calibri Light" w:cs="Calibri Light"/>
        </w:rPr>
        <w:lastRenderedPageBreak/>
        <w:t>clarity of the co-authoring pr</w:t>
      </w:r>
      <w:bookmarkStart w:id="0" w:name="_GoBack"/>
      <w:bookmarkEnd w:id="0"/>
      <w:r w:rsidR="00BA12A3">
        <w:rPr>
          <w:rFonts w:ascii="Calibri Light" w:hAnsi="Calibri Light" w:cs="Calibri Light"/>
        </w:rPr>
        <w:t>ocess</w:t>
      </w:r>
      <w:r w:rsidR="00DE3033">
        <w:rPr>
          <w:rFonts w:ascii="Calibri Light" w:hAnsi="Calibri Light" w:cs="Calibri Light"/>
        </w:rPr>
        <w:t xml:space="preserve">, </w:t>
      </w:r>
      <w:r w:rsidR="00632397">
        <w:rPr>
          <w:rFonts w:ascii="Calibri Light" w:hAnsi="Calibri Light" w:cs="Calibri Light"/>
        </w:rPr>
        <w:t>and</w:t>
      </w:r>
      <w:r w:rsidR="00DE3033">
        <w:rPr>
          <w:rFonts w:ascii="Calibri Light" w:hAnsi="Calibri Light" w:cs="Calibri Light"/>
        </w:rPr>
        <w:t xml:space="preserve"> clearly set the expectations even before starting the writing of the manuscript. </w:t>
      </w:r>
      <w:r w:rsidR="00FD0323">
        <w:rPr>
          <w:rFonts w:ascii="Calibri Light" w:hAnsi="Calibri Light" w:cs="Calibri Light"/>
        </w:rPr>
        <w:t xml:space="preserve">Stephen Heard also </w:t>
      </w:r>
      <w:r w:rsidR="00632397">
        <w:rPr>
          <w:rFonts w:ascii="Calibri Light" w:hAnsi="Calibri Light" w:cs="Calibri Light"/>
        </w:rPr>
        <w:t>offers</w:t>
      </w:r>
      <w:r w:rsidR="00FD0323">
        <w:rPr>
          <w:rFonts w:ascii="Calibri Light" w:hAnsi="Calibri Light" w:cs="Calibri Light"/>
        </w:rPr>
        <w:t xml:space="preserve"> a few tips for facilitating the writing process with co</w:t>
      </w:r>
      <w:r w:rsidR="00F67E74">
        <w:rPr>
          <w:rFonts w:ascii="Calibri Light" w:hAnsi="Calibri Light" w:cs="Calibri Light"/>
        </w:rPr>
        <w:t>-</w:t>
      </w:r>
      <w:r w:rsidR="00FD0323">
        <w:rPr>
          <w:rFonts w:ascii="Calibri Light" w:hAnsi="Calibri Light" w:cs="Calibri Light"/>
        </w:rPr>
        <w:t xml:space="preserve">authors </w:t>
      </w:r>
      <w:r w:rsidR="00B90D2F">
        <w:rPr>
          <w:rFonts w:ascii="Calibri Light" w:hAnsi="Calibri Light" w:cs="Calibri Light"/>
        </w:rPr>
        <w:fldChar w:fldCharType="begin" w:fldLock="1"/>
      </w:r>
      <w:r w:rsidR="00B90D2F">
        <w:rPr>
          <w:rFonts w:ascii="Calibri Light" w:hAnsi="Calibri Light" w:cs="Calibri Light"/>
        </w:rPr>
        <w:instrText>ADDIN CSL_CITATION {"citationItems":[{"id":"ITEM-1","itemData":{"DOI":"10.2307/j.ctvcmxs67.32","abstract":"A peculiarity of the preceding chapters is that they discuss writing as something done by a writer. At first glance that seems completely unremarkable, even tautological: who could possibly write, other than a writer? The answer, of course, is a team of writers. Through your career, you’ll probably write with one or more coauthors far more often than you write alone. This is especially true for journal papers, so I’ll focus on those here, but the issues are universal. In some ways coauthorship doesn’t matter to writing: a dangling participle obscures meaning no matter how many authors conspired to commit","author":[{"dropping-particle":"","family":"HEARD","given":"STEPHEN B.","non-dropping-particle":"","parse-names":false,"suffix":""}],"container-title":"The Scientist's Guide to Writing","id":"ITEM-1","issued":{"date-parts":[["2016","4","12"]]},"page":"247-259","publisher":"Princeton University Press","title":"Managing Coauthorships","type":"chapter"},"uris":["http://www.mendeley.com/documents/?uuid=e2bb46fa-a548-333c-b94e-0755e2129c30"]}],"mendeley":{"formattedCitation":"(6)","plainTextFormattedCitation":"(6)"},"properties":{"noteIndex":0},"schema":"https://github.com/citation-style-language/schema/raw/master/csl-citation.json"}</w:instrText>
      </w:r>
      <w:r w:rsidR="00B90D2F">
        <w:rPr>
          <w:rFonts w:ascii="Calibri Light" w:hAnsi="Calibri Light" w:cs="Calibri Light"/>
        </w:rPr>
        <w:fldChar w:fldCharType="separate"/>
      </w:r>
      <w:r w:rsidR="00B90D2F" w:rsidRPr="00B90D2F">
        <w:rPr>
          <w:rFonts w:ascii="Calibri Light" w:hAnsi="Calibri Light" w:cs="Calibri Light"/>
          <w:noProof/>
        </w:rPr>
        <w:t>(6)</w:t>
      </w:r>
      <w:r w:rsidR="00B90D2F">
        <w:rPr>
          <w:rFonts w:ascii="Calibri Light" w:hAnsi="Calibri Light" w:cs="Calibri Light"/>
        </w:rPr>
        <w:fldChar w:fldCharType="end"/>
      </w:r>
      <w:r w:rsidR="00B90D2F">
        <w:rPr>
          <w:rFonts w:ascii="Calibri Light" w:hAnsi="Calibri Light" w:cs="Calibri Light"/>
        </w:rPr>
        <w:t xml:space="preserve">: </w:t>
      </w:r>
    </w:p>
    <w:p w14:paraId="6EEE1848" w14:textId="77777777" w:rsidR="00632397" w:rsidRDefault="00632397" w:rsidP="00632397">
      <w:pPr>
        <w:pStyle w:val="ListParagraph"/>
        <w:numPr>
          <w:ilvl w:val="0"/>
          <w:numId w:val="44"/>
        </w:numPr>
        <w:jc w:val="both"/>
        <w:rPr>
          <w:rFonts w:ascii="Calibri Light" w:hAnsi="Calibri Light" w:cs="Calibri Light"/>
        </w:rPr>
      </w:pPr>
      <w:r w:rsidRPr="00632397">
        <w:rPr>
          <w:rFonts w:ascii="Calibri Light" w:hAnsi="Calibri Light" w:cs="Calibri Light"/>
        </w:rPr>
        <w:t>Use collaborative writing software or tools, such as shared documents saved and updated on the Web (e.g., Google Docs) or the "tracked changes" tool in Microsoft Word, to track any changes made to the original document.</w:t>
      </w:r>
    </w:p>
    <w:p w14:paraId="5AE9FCB1" w14:textId="290F320A" w:rsidR="00064244" w:rsidRDefault="00064244" w:rsidP="00632397">
      <w:pPr>
        <w:pStyle w:val="ListParagraph"/>
        <w:numPr>
          <w:ilvl w:val="0"/>
          <w:numId w:val="44"/>
        </w:numPr>
        <w:jc w:val="both"/>
        <w:rPr>
          <w:rFonts w:ascii="Calibri Light" w:hAnsi="Calibri Light" w:cs="Calibri Light"/>
        </w:rPr>
      </w:pPr>
      <w:r>
        <w:rPr>
          <w:rFonts w:ascii="Calibri Light" w:hAnsi="Calibri Light" w:cs="Calibri Light"/>
        </w:rPr>
        <w:t xml:space="preserve">Designate </w:t>
      </w:r>
      <w:r w:rsidR="00632397">
        <w:rPr>
          <w:rFonts w:ascii="Calibri Light" w:hAnsi="Calibri Light" w:cs="Calibri Light"/>
        </w:rPr>
        <w:t>a</w:t>
      </w:r>
      <w:r>
        <w:rPr>
          <w:rFonts w:ascii="Calibri Light" w:hAnsi="Calibri Light" w:cs="Calibri Light"/>
        </w:rPr>
        <w:t xml:space="preserve"> lead writer and keep </w:t>
      </w:r>
      <w:r w:rsidR="00632397">
        <w:rPr>
          <w:rFonts w:ascii="Calibri Light" w:hAnsi="Calibri Light" w:cs="Calibri Light"/>
        </w:rPr>
        <w:t xml:space="preserve">track </w:t>
      </w:r>
      <w:r>
        <w:rPr>
          <w:rFonts w:ascii="Calibri Light" w:hAnsi="Calibri Light" w:cs="Calibri Light"/>
        </w:rPr>
        <w:t xml:space="preserve">of </w:t>
      </w:r>
      <w:r w:rsidR="00632397">
        <w:rPr>
          <w:rFonts w:ascii="Calibri Light" w:hAnsi="Calibri Light" w:cs="Calibri Light"/>
        </w:rPr>
        <w:t xml:space="preserve">the master version as well as the </w:t>
      </w:r>
      <w:r>
        <w:rPr>
          <w:rFonts w:ascii="Calibri Light" w:hAnsi="Calibri Light" w:cs="Calibri Light"/>
        </w:rPr>
        <w:t>revised versions of the manuscript throughout the writing process.</w:t>
      </w:r>
    </w:p>
    <w:p w14:paraId="0BF52FFD" w14:textId="00BB6D8C" w:rsidR="00064244" w:rsidRPr="00FB1784" w:rsidRDefault="00632397" w:rsidP="00632397">
      <w:pPr>
        <w:pStyle w:val="ListParagraph"/>
        <w:numPr>
          <w:ilvl w:val="0"/>
          <w:numId w:val="44"/>
        </w:numPr>
        <w:jc w:val="both"/>
        <w:rPr>
          <w:rFonts w:ascii="Calibri Light" w:hAnsi="Calibri Light" w:cs="Calibri Light"/>
        </w:rPr>
      </w:pPr>
      <w:r>
        <w:rPr>
          <w:rFonts w:ascii="Calibri Light" w:hAnsi="Calibri Light" w:cs="Calibri Light"/>
        </w:rPr>
        <w:t>In order to communicate with the co-authors, l</w:t>
      </w:r>
      <w:r w:rsidR="002D743C">
        <w:rPr>
          <w:rFonts w:ascii="Calibri Light" w:hAnsi="Calibri Light" w:cs="Calibri Light"/>
        </w:rPr>
        <w:t xml:space="preserve">eave comments and questions </w:t>
      </w:r>
      <w:r>
        <w:rPr>
          <w:rFonts w:ascii="Calibri Light" w:hAnsi="Calibri Light" w:cs="Calibri Light"/>
        </w:rPr>
        <w:t xml:space="preserve">directly </w:t>
      </w:r>
      <w:r w:rsidR="002D743C">
        <w:rPr>
          <w:rFonts w:ascii="Calibri Light" w:hAnsi="Calibri Light" w:cs="Calibri Light"/>
        </w:rPr>
        <w:t xml:space="preserve">in the </w:t>
      </w:r>
      <w:r>
        <w:rPr>
          <w:rFonts w:ascii="Calibri Light" w:hAnsi="Calibri Light" w:cs="Calibri Light"/>
        </w:rPr>
        <w:t>body of the manuscript</w:t>
      </w:r>
      <w:r w:rsidR="002D743C">
        <w:rPr>
          <w:rFonts w:ascii="Calibri Light" w:hAnsi="Calibri Light" w:cs="Calibri Light"/>
        </w:rPr>
        <w:t>.</w:t>
      </w:r>
    </w:p>
    <w:p w14:paraId="11EB2D51" w14:textId="0CA0B3A8" w:rsidR="00640904" w:rsidRDefault="00640904" w:rsidP="00632397">
      <w:pPr>
        <w:jc w:val="both"/>
        <w:rPr>
          <w:rFonts w:ascii="Calibri Light" w:hAnsi="Calibri Light" w:cs="Calibri Light"/>
        </w:rPr>
      </w:pPr>
    </w:p>
    <w:p w14:paraId="0C18EBEE" w14:textId="77777777" w:rsidR="008148DD" w:rsidRDefault="008148DD" w:rsidP="00632397">
      <w:pPr>
        <w:jc w:val="both"/>
        <w:rPr>
          <w:rFonts w:ascii="Calibri Light" w:hAnsi="Calibri Light" w:cs="Calibri Light"/>
        </w:rPr>
      </w:pPr>
    </w:p>
    <w:p w14:paraId="59C54910" w14:textId="44D0D01A" w:rsidR="00BE602A" w:rsidRDefault="004C17EB" w:rsidP="00632397">
      <w:pPr>
        <w:jc w:val="both"/>
        <w:rPr>
          <w:rFonts w:ascii="Calibri Light" w:hAnsi="Calibri Light" w:cs="Calibri Light"/>
          <w:b/>
          <w:bCs/>
        </w:rPr>
      </w:pPr>
      <w:r w:rsidRPr="004C17EB">
        <w:rPr>
          <w:rFonts w:ascii="Calibri Light" w:hAnsi="Calibri Light" w:cs="Calibri Light"/>
          <w:b/>
          <w:bCs/>
        </w:rPr>
        <w:t>References</w:t>
      </w:r>
    </w:p>
    <w:p w14:paraId="19CC4565" w14:textId="77777777" w:rsidR="00A707E1" w:rsidRPr="004C17EB" w:rsidRDefault="00A707E1" w:rsidP="00632397">
      <w:pPr>
        <w:jc w:val="both"/>
        <w:rPr>
          <w:rFonts w:ascii="Calibri Light" w:hAnsi="Calibri Light" w:cs="Calibri Light"/>
          <w:b/>
          <w:bCs/>
        </w:rPr>
      </w:pPr>
    </w:p>
    <w:p w14:paraId="7DE91D34" w14:textId="00BA5C0C" w:rsidR="00B90D2F" w:rsidRPr="00B90D2F" w:rsidRDefault="00A707E1" w:rsidP="00632397">
      <w:pPr>
        <w:widowControl w:val="0"/>
        <w:autoSpaceDE w:val="0"/>
        <w:autoSpaceDN w:val="0"/>
        <w:adjustRightInd w:val="0"/>
        <w:ind w:left="640" w:hanging="640"/>
        <w:jc w:val="both"/>
        <w:rPr>
          <w:rFonts w:ascii="Calibri Light" w:hAnsi="Calibri Light" w:cs="Calibri Light"/>
          <w:noProof/>
          <w:lang w:val="en-US"/>
        </w:rPr>
      </w:pPr>
      <w:r>
        <w:rPr>
          <w:rFonts w:ascii="Calibri Light" w:hAnsi="Calibri Light" w:cs="Calibri Light"/>
        </w:rPr>
        <w:fldChar w:fldCharType="begin" w:fldLock="1"/>
      </w:r>
      <w:r>
        <w:rPr>
          <w:rFonts w:ascii="Calibri Light" w:hAnsi="Calibri Light" w:cs="Calibri Light"/>
        </w:rPr>
        <w:instrText xml:space="preserve">ADDIN Mendeley Bibliography CSL_BIBLIOGRAPHY </w:instrText>
      </w:r>
      <w:r>
        <w:rPr>
          <w:rFonts w:ascii="Calibri Light" w:hAnsi="Calibri Light" w:cs="Calibri Light"/>
        </w:rPr>
        <w:fldChar w:fldCharType="separate"/>
      </w:r>
      <w:r w:rsidR="00B90D2F" w:rsidRPr="00B90D2F">
        <w:rPr>
          <w:rFonts w:ascii="Calibri Light" w:hAnsi="Calibri Light" w:cs="Calibri Light"/>
          <w:noProof/>
          <w:lang w:val="en-US"/>
        </w:rPr>
        <w:t xml:space="preserve">1. </w:t>
      </w:r>
      <w:r w:rsidR="00B90D2F" w:rsidRPr="00B90D2F">
        <w:rPr>
          <w:rFonts w:ascii="Calibri Light" w:hAnsi="Calibri Light" w:cs="Calibri Light"/>
          <w:noProof/>
          <w:lang w:val="en-US"/>
        </w:rPr>
        <w:tab/>
        <w:t xml:space="preserve">Callaway E. Publisher pulls 58 articles by Iranian scientists over authorship manipulation. Nature. 2016 Nov 1; </w:t>
      </w:r>
    </w:p>
    <w:p w14:paraId="73123F1C" w14:textId="77777777" w:rsidR="00B90D2F" w:rsidRPr="00B90D2F" w:rsidRDefault="00B90D2F" w:rsidP="00632397">
      <w:pPr>
        <w:widowControl w:val="0"/>
        <w:autoSpaceDE w:val="0"/>
        <w:autoSpaceDN w:val="0"/>
        <w:adjustRightInd w:val="0"/>
        <w:ind w:left="640" w:hanging="640"/>
        <w:jc w:val="both"/>
        <w:rPr>
          <w:rFonts w:ascii="Calibri Light" w:hAnsi="Calibri Light" w:cs="Calibri Light"/>
          <w:noProof/>
          <w:lang w:val="en-US"/>
        </w:rPr>
      </w:pPr>
      <w:r w:rsidRPr="00B90D2F">
        <w:rPr>
          <w:rFonts w:ascii="Calibri Light" w:hAnsi="Calibri Light" w:cs="Calibri Light"/>
          <w:noProof/>
          <w:lang w:val="en-US"/>
        </w:rPr>
        <w:t xml:space="preserve">2. </w:t>
      </w:r>
      <w:r w:rsidRPr="00B90D2F">
        <w:rPr>
          <w:rFonts w:ascii="Calibri Light" w:hAnsi="Calibri Light" w:cs="Calibri Light"/>
          <w:noProof/>
          <w:lang w:val="en-US"/>
        </w:rPr>
        <w:tab/>
        <w:t>ICMJE. ICMJE Recommendations: Defining the Role of Authors and Contributors [Internet]. 2021 [cited 2021 Nov 15]. Available from: http://www.icmje.org/recommendations/browse/roles-and-responsibilities/defining-the-role-of-authors-and-contributors.html</w:t>
      </w:r>
    </w:p>
    <w:p w14:paraId="1E0C12AE" w14:textId="77777777" w:rsidR="00B90D2F" w:rsidRPr="00B90D2F" w:rsidRDefault="00B90D2F" w:rsidP="00632397">
      <w:pPr>
        <w:widowControl w:val="0"/>
        <w:autoSpaceDE w:val="0"/>
        <w:autoSpaceDN w:val="0"/>
        <w:adjustRightInd w:val="0"/>
        <w:ind w:left="640" w:hanging="640"/>
        <w:jc w:val="both"/>
        <w:rPr>
          <w:rFonts w:ascii="Calibri Light" w:hAnsi="Calibri Light" w:cs="Calibri Light"/>
          <w:noProof/>
          <w:lang w:val="en-US"/>
        </w:rPr>
      </w:pPr>
      <w:r w:rsidRPr="00B90D2F">
        <w:rPr>
          <w:rFonts w:ascii="Calibri Light" w:hAnsi="Calibri Light" w:cs="Calibri Light"/>
          <w:noProof/>
          <w:lang w:val="en-US"/>
        </w:rPr>
        <w:t xml:space="preserve">3. </w:t>
      </w:r>
      <w:r w:rsidRPr="00B90D2F">
        <w:rPr>
          <w:rFonts w:ascii="Calibri Light" w:hAnsi="Calibri Light" w:cs="Calibri Light"/>
          <w:noProof/>
          <w:lang w:val="en-US"/>
        </w:rPr>
        <w:tab/>
        <w:t xml:space="preserve">de Vries YA, Harris MG, Vigo D, Chiu WT, Sampson NA, Al-Hamzawi A, et al. Perceived helpfulness of treatment for specific phobia: Findings from the World Mental Health Surveys. J Affect Disord. 2021 Jun 1;288:199–209. </w:t>
      </w:r>
    </w:p>
    <w:p w14:paraId="50355A47" w14:textId="77777777" w:rsidR="00B90D2F" w:rsidRPr="00B90D2F" w:rsidRDefault="00B90D2F" w:rsidP="00632397">
      <w:pPr>
        <w:widowControl w:val="0"/>
        <w:autoSpaceDE w:val="0"/>
        <w:autoSpaceDN w:val="0"/>
        <w:adjustRightInd w:val="0"/>
        <w:ind w:left="640" w:hanging="640"/>
        <w:jc w:val="both"/>
        <w:rPr>
          <w:rFonts w:ascii="Calibri Light" w:hAnsi="Calibri Light" w:cs="Calibri Light"/>
          <w:noProof/>
          <w:lang w:val="en-US"/>
        </w:rPr>
      </w:pPr>
      <w:r w:rsidRPr="00B90D2F">
        <w:rPr>
          <w:rFonts w:ascii="Calibri Light" w:hAnsi="Calibri Light" w:cs="Calibri Light"/>
          <w:noProof/>
          <w:lang w:val="en-US"/>
        </w:rPr>
        <w:t xml:space="preserve">4. </w:t>
      </w:r>
      <w:r w:rsidRPr="00B90D2F">
        <w:rPr>
          <w:rFonts w:ascii="Calibri Light" w:hAnsi="Calibri Light" w:cs="Calibri Light"/>
          <w:noProof/>
          <w:lang w:val="en-US"/>
        </w:rPr>
        <w:tab/>
        <w:t>Zhou Z, Jardine MJ, Li Q, Neuen BL, Cannon CP, De Zeeuw D, et al. Effect of SGLT2 inhibitors on stroke and atrial fibrillation in diabetic kidney disease: Results from the CREDENCE trial and meta-analysis. Stroke [Internet]. 2021 May 1 [cited 2021 Nov 15];52(5):1545–56. Available from: https://www.ahajournals.org/doi/abs/10.1161/STROKEAHA.120.031623</w:t>
      </w:r>
    </w:p>
    <w:p w14:paraId="29D5310F" w14:textId="77777777" w:rsidR="00B90D2F" w:rsidRPr="00B90D2F" w:rsidRDefault="00B90D2F" w:rsidP="00632397">
      <w:pPr>
        <w:widowControl w:val="0"/>
        <w:autoSpaceDE w:val="0"/>
        <w:autoSpaceDN w:val="0"/>
        <w:adjustRightInd w:val="0"/>
        <w:ind w:left="640" w:hanging="640"/>
        <w:jc w:val="both"/>
        <w:rPr>
          <w:rFonts w:ascii="Calibri Light" w:hAnsi="Calibri Light" w:cs="Calibri Light"/>
          <w:noProof/>
          <w:lang w:val="en-US"/>
        </w:rPr>
      </w:pPr>
      <w:r w:rsidRPr="00B90D2F">
        <w:rPr>
          <w:rFonts w:ascii="Calibri Light" w:hAnsi="Calibri Light" w:cs="Calibri Light"/>
          <w:noProof/>
          <w:lang w:val="en-US"/>
        </w:rPr>
        <w:t xml:space="preserve">5. </w:t>
      </w:r>
      <w:r w:rsidRPr="00B90D2F">
        <w:rPr>
          <w:rFonts w:ascii="Calibri Light" w:hAnsi="Calibri Light" w:cs="Calibri Light"/>
          <w:noProof/>
          <w:lang w:val="en-US"/>
        </w:rPr>
        <w:tab/>
        <w:t>Cals JWL, Kotz D. Effective writing and publishing scientific papers, part IX: authorship. J Clin Epidemiol [Internet]. 2013 Dec 1 [cited 2021 Nov 15];66(12):1319. Available from: http://www.jclinepi.com/article/S0895435613003351/fulltext</w:t>
      </w:r>
    </w:p>
    <w:p w14:paraId="72C7C910" w14:textId="77777777" w:rsidR="00B90D2F" w:rsidRPr="00B90D2F" w:rsidRDefault="00B90D2F" w:rsidP="00632397">
      <w:pPr>
        <w:widowControl w:val="0"/>
        <w:autoSpaceDE w:val="0"/>
        <w:autoSpaceDN w:val="0"/>
        <w:adjustRightInd w:val="0"/>
        <w:ind w:left="640" w:hanging="640"/>
        <w:jc w:val="both"/>
        <w:rPr>
          <w:rFonts w:ascii="Calibri Light" w:hAnsi="Calibri Light" w:cs="Calibri Light"/>
          <w:noProof/>
        </w:rPr>
      </w:pPr>
      <w:r w:rsidRPr="00B90D2F">
        <w:rPr>
          <w:rFonts w:ascii="Calibri Light" w:hAnsi="Calibri Light" w:cs="Calibri Light"/>
          <w:noProof/>
          <w:lang w:val="en-US"/>
        </w:rPr>
        <w:t xml:space="preserve">6. </w:t>
      </w:r>
      <w:r w:rsidRPr="00B90D2F">
        <w:rPr>
          <w:rFonts w:ascii="Calibri Light" w:hAnsi="Calibri Light" w:cs="Calibri Light"/>
          <w:noProof/>
          <w:lang w:val="en-US"/>
        </w:rPr>
        <w:tab/>
        <w:t>HEARD SB. Managing Coauthorships. In: The Scientist’s Guide to Writing [Internet]. Princeton University Press; 2016 [cited 2021 Nov 15]. p. 247–59. Available from: http://www.jstor.org/stable/10.2307/j.ctvcmxs67.32</w:t>
      </w:r>
    </w:p>
    <w:p w14:paraId="172C2440" w14:textId="757968FD" w:rsidR="00DE22B2" w:rsidRPr="00DE22B2" w:rsidRDefault="00A707E1" w:rsidP="00632397">
      <w:pPr>
        <w:widowControl w:val="0"/>
        <w:autoSpaceDE w:val="0"/>
        <w:autoSpaceDN w:val="0"/>
        <w:adjustRightInd w:val="0"/>
        <w:ind w:left="640" w:hanging="640"/>
        <w:jc w:val="both"/>
        <w:rPr>
          <w:rFonts w:ascii="Calibri Light" w:hAnsi="Calibri Light" w:cs="Calibri Light"/>
        </w:rPr>
      </w:pPr>
      <w:r>
        <w:rPr>
          <w:rFonts w:ascii="Calibri Light" w:hAnsi="Calibri Light" w:cs="Calibri Light"/>
        </w:rPr>
        <w:fldChar w:fldCharType="end"/>
      </w:r>
    </w:p>
    <w:sectPr w:rsidR="00DE22B2" w:rsidRPr="00DE22B2" w:rsidSect="001654C2">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8527D6" w14:textId="77777777" w:rsidR="0096270D" w:rsidRDefault="0096270D" w:rsidP="00851AA7">
      <w:r>
        <w:separator/>
      </w:r>
    </w:p>
  </w:endnote>
  <w:endnote w:type="continuationSeparator" w:id="0">
    <w:p w14:paraId="7A2BC99E" w14:textId="77777777" w:rsidR="0096270D" w:rsidRDefault="0096270D" w:rsidP="0085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67142401"/>
      <w:docPartObj>
        <w:docPartGallery w:val="Page Numbers (Bottom of Page)"/>
        <w:docPartUnique/>
      </w:docPartObj>
    </w:sdtPr>
    <w:sdtEndPr>
      <w:rPr>
        <w:rStyle w:val="PageNumber"/>
      </w:rPr>
    </w:sdtEndPr>
    <w:sdtContent>
      <w:p w14:paraId="589C59E1" w14:textId="50041FA8"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82EBC9" w14:textId="77777777" w:rsidR="00851AA7" w:rsidRDefault="00851AA7" w:rsidP="00851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07822323"/>
      <w:docPartObj>
        <w:docPartGallery w:val="Page Numbers (Bottom of Page)"/>
        <w:docPartUnique/>
      </w:docPartObj>
    </w:sdtPr>
    <w:sdtEndPr>
      <w:rPr>
        <w:rStyle w:val="PageNumber"/>
      </w:rPr>
    </w:sdtEndPr>
    <w:sdtContent>
      <w:p w14:paraId="0CA334BB" w14:textId="6B9AC33F"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67EE8">
          <w:rPr>
            <w:rStyle w:val="PageNumber"/>
            <w:noProof/>
          </w:rPr>
          <w:t>1</w:t>
        </w:r>
        <w:r>
          <w:rPr>
            <w:rStyle w:val="PageNumber"/>
          </w:rPr>
          <w:fldChar w:fldCharType="end"/>
        </w:r>
      </w:p>
    </w:sdtContent>
  </w:sdt>
  <w:p w14:paraId="0C7F59C3" w14:textId="77777777" w:rsidR="00851AA7" w:rsidRDefault="00851AA7" w:rsidP="00851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CF6A03" w14:textId="77777777" w:rsidR="0096270D" w:rsidRDefault="0096270D" w:rsidP="00851AA7">
      <w:r>
        <w:separator/>
      </w:r>
    </w:p>
  </w:footnote>
  <w:footnote w:type="continuationSeparator" w:id="0">
    <w:p w14:paraId="70ECDE24" w14:textId="77777777" w:rsidR="0096270D" w:rsidRDefault="0096270D" w:rsidP="00851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26E67"/>
    <w:multiLevelType w:val="hybridMultilevel"/>
    <w:tmpl w:val="6EBE01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ED0431"/>
    <w:multiLevelType w:val="hybridMultilevel"/>
    <w:tmpl w:val="2CD2FB7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FB0B8D"/>
    <w:multiLevelType w:val="hybridMultilevel"/>
    <w:tmpl w:val="BE822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1604ECE"/>
    <w:multiLevelType w:val="hybridMultilevel"/>
    <w:tmpl w:val="2C16D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95938"/>
    <w:multiLevelType w:val="hybridMultilevel"/>
    <w:tmpl w:val="17800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B36A6"/>
    <w:multiLevelType w:val="hybridMultilevel"/>
    <w:tmpl w:val="87FEBD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CE41BC7"/>
    <w:multiLevelType w:val="hybridMultilevel"/>
    <w:tmpl w:val="51C0C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232733"/>
    <w:multiLevelType w:val="hybridMultilevel"/>
    <w:tmpl w:val="A26A686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F99683E"/>
    <w:multiLevelType w:val="hybridMultilevel"/>
    <w:tmpl w:val="A89E5434"/>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28035B3"/>
    <w:multiLevelType w:val="hybridMultilevel"/>
    <w:tmpl w:val="BD1664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565964"/>
    <w:multiLevelType w:val="hybridMultilevel"/>
    <w:tmpl w:val="518E4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F76175"/>
    <w:multiLevelType w:val="hybridMultilevel"/>
    <w:tmpl w:val="3B72D13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1A2266"/>
    <w:multiLevelType w:val="hybridMultilevel"/>
    <w:tmpl w:val="343A13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977B4"/>
    <w:multiLevelType w:val="hybridMultilevel"/>
    <w:tmpl w:val="E8B61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7E4209D"/>
    <w:multiLevelType w:val="hybridMultilevel"/>
    <w:tmpl w:val="926CA5A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DD02F1B"/>
    <w:multiLevelType w:val="hybridMultilevel"/>
    <w:tmpl w:val="D66C8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44B6E34"/>
    <w:multiLevelType w:val="hybridMultilevel"/>
    <w:tmpl w:val="1A6A9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7A362D"/>
    <w:multiLevelType w:val="hybridMultilevel"/>
    <w:tmpl w:val="1BA4D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9C03C2C"/>
    <w:multiLevelType w:val="hybridMultilevel"/>
    <w:tmpl w:val="537AF1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AA80498"/>
    <w:multiLevelType w:val="hybridMultilevel"/>
    <w:tmpl w:val="B63C9F96"/>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20" w15:restartNumberingAfterBreak="0">
    <w:nsid w:val="3AF46B1E"/>
    <w:multiLevelType w:val="hybridMultilevel"/>
    <w:tmpl w:val="7AA819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AFF1104"/>
    <w:multiLevelType w:val="hybridMultilevel"/>
    <w:tmpl w:val="07C68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0983B27"/>
    <w:multiLevelType w:val="hybridMultilevel"/>
    <w:tmpl w:val="1A62A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3BA0768"/>
    <w:multiLevelType w:val="hybridMultilevel"/>
    <w:tmpl w:val="127A51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9DB0FD5"/>
    <w:multiLevelType w:val="hybridMultilevel"/>
    <w:tmpl w:val="08E20C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B857D00"/>
    <w:multiLevelType w:val="hybridMultilevel"/>
    <w:tmpl w:val="D08E7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227FD6"/>
    <w:multiLevelType w:val="hybridMultilevel"/>
    <w:tmpl w:val="24DC54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5335DAB"/>
    <w:multiLevelType w:val="hybridMultilevel"/>
    <w:tmpl w:val="6DA27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C11E18"/>
    <w:multiLevelType w:val="hybridMultilevel"/>
    <w:tmpl w:val="65643BA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A2F1722"/>
    <w:multiLevelType w:val="hybridMultilevel"/>
    <w:tmpl w:val="548A9C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A8034CC"/>
    <w:multiLevelType w:val="hybridMultilevel"/>
    <w:tmpl w:val="450C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DC63DA"/>
    <w:multiLevelType w:val="hybridMultilevel"/>
    <w:tmpl w:val="E710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A2C1B"/>
    <w:multiLevelType w:val="hybridMultilevel"/>
    <w:tmpl w:val="8E6A20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35F74F3"/>
    <w:multiLevelType w:val="hybridMultilevel"/>
    <w:tmpl w:val="B0E608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EC241B"/>
    <w:multiLevelType w:val="hybridMultilevel"/>
    <w:tmpl w:val="9A88DA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4764EDF"/>
    <w:multiLevelType w:val="hybridMultilevel"/>
    <w:tmpl w:val="F8E870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BD2998"/>
    <w:multiLevelType w:val="hybridMultilevel"/>
    <w:tmpl w:val="AC7C81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4E66A3B"/>
    <w:multiLevelType w:val="hybridMultilevel"/>
    <w:tmpl w:val="4FC82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405DFA"/>
    <w:multiLevelType w:val="hybridMultilevel"/>
    <w:tmpl w:val="34366C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6590CEA"/>
    <w:multiLevelType w:val="hybridMultilevel"/>
    <w:tmpl w:val="34AC13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A94622D"/>
    <w:multiLevelType w:val="hybridMultilevel"/>
    <w:tmpl w:val="DA50B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AA71CD8"/>
    <w:multiLevelType w:val="hybridMultilevel"/>
    <w:tmpl w:val="8DC2B7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9C6367"/>
    <w:multiLevelType w:val="hybridMultilevel"/>
    <w:tmpl w:val="46DAB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DB5887"/>
    <w:multiLevelType w:val="hybridMultilevel"/>
    <w:tmpl w:val="F1C831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2"/>
  </w:num>
  <w:num w:numId="2">
    <w:abstractNumId w:val="3"/>
  </w:num>
  <w:num w:numId="3">
    <w:abstractNumId w:val="10"/>
  </w:num>
  <w:num w:numId="4">
    <w:abstractNumId w:val="13"/>
  </w:num>
  <w:num w:numId="5">
    <w:abstractNumId w:val="17"/>
  </w:num>
  <w:num w:numId="6">
    <w:abstractNumId w:val="22"/>
  </w:num>
  <w:num w:numId="7">
    <w:abstractNumId w:val="4"/>
  </w:num>
  <w:num w:numId="8">
    <w:abstractNumId w:val="15"/>
  </w:num>
  <w:num w:numId="9">
    <w:abstractNumId w:val="6"/>
  </w:num>
  <w:num w:numId="10">
    <w:abstractNumId w:val="34"/>
  </w:num>
  <w:num w:numId="11">
    <w:abstractNumId w:val="41"/>
  </w:num>
  <w:num w:numId="12">
    <w:abstractNumId w:val="21"/>
  </w:num>
  <w:num w:numId="13">
    <w:abstractNumId w:val="36"/>
  </w:num>
  <w:num w:numId="14">
    <w:abstractNumId w:val="31"/>
  </w:num>
  <w:num w:numId="15">
    <w:abstractNumId w:val="35"/>
  </w:num>
  <w:num w:numId="16">
    <w:abstractNumId w:val="14"/>
  </w:num>
  <w:num w:numId="17">
    <w:abstractNumId w:val="1"/>
  </w:num>
  <w:num w:numId="18">
    <w:abstractNumId w:val="7"/>
  </w:num>
  <w:num w:numId="19">
    <w:abstractNumId w:val="27"/>
  </w:num>
  <w:num w:numId="20">
    <w:abstractNumId w:val="16"/>
  </w:num>
  <w:num w:numId="21">
    <w:abstractNumId w:val="40"/>
  </w:num>
  <w:num w:numId="22">
    <w:abstractNumId w:val="33"/>
  </w:num>
  <w:num w:numId="23">
    <w:abstractNumId w:val="2"/>
  </w:num>
  <w:num w:numId="24">
    <w:abstractNumId w:val="24"/>
  </w:num>
  <w:num w:numId="25">
    <w:abstractNumId w:val="8"/>
  </w:num>
  <w:num w:numId="26">
    <w:abstractNumId w:val="39"/>
  </w:num>
  <w:num w:numId="27">
    <w:abstractNumId w:val="25"/>
  </w:num>
  <w:num w:numId="28">
    <w:abstractNumId w:val="12"/>
  </w:num>
  <w:num w:numId="29">
    <w:abstractNumId w:val="19"/>
  </w:num>
  <w:num w:numId="30">
    <w:abstractNumId w:val="38"/>
  </w:num>
  <w:num w:numId="31">
    <w:abstractNumId w:val="29"/>
  </w:num>
  <w:num w:numId="32">
    <w:abstractNumId w:val="5"/>
  </w:num>
  <w:num w:numId="33">
    <w:abstractNumId w:val="0"/>
  </w:num>
  <w:num w:numId="34">
    <w:abstractNumId w:val="20"/>
  </w:num>
  <w:num w:numId="35">
    <w:abstractNumId w:val="23"/>
  </w:num>
  <w:num w:numId="36">
    <w:abstractNumId w:val="18"/>
  </w:num>
  <w:num w:numId="37">
    <w:abstractNumId w:val="26"/>
  </w:num>
  <w:num w:numId="38">
    <w:abstractNumId w:val="32"/>
  </w:num>
  <w:num w:numId="39">
    <w:abstractNumId w:val="43"/>
  </w:num>
  <w:num w:numId="40">
    <w:abstractNumId w:val="28"/>
  </w:num>
  <w:num w:numId="41">
    <w:abstractNumId w:val="37"/>
  </w:num>
  <w:num w:numId="42">
    <w:abstractNumId w:val="9"/>
  </w:num>
  <w:num w:numId="43">
    <w:abstractNumId w:val="11"/>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Q1NDY3M7Q0szAyMDFV0lEKTi0uzszPAykwrAUAcDJozSwAAAA="/>
  </w:docVars>
  <w:rsids>
    <w:rsidRoot w:val="005861A5"/>
    <w:rsid w:val="00002EF4"/>
    <w:rsid w:val="00005FAF"/>
    <w:rsid w:val="00006B14"/>
    <w:rsid w:val="00011FD3"/>
    <w:rsid w:val="0001233E"/>
    <w:rsid w:val="00012B63"/>
    <w:rsid w:val="000147BF"/>
    <w:rsid w:val="00014FB2"/>
    <w:rsid w:val="000159C1"/>
    <w:rsid w:val="00021C78"/>
    <w:rsid w:val="00023D5B"/>
    <w:rsid w:val="00023EAC"/>
    <w:rsid w:val="000267E0"/>
    <w:rsid w:val="0003006F"/>
    <w:rsid w:val="00030E3A"/>
    <w:rsid w:val="000316A9"/>
    <w:rsid w:val="00034BC9"/>
    <w:rsid w:val="00035FED"/>
    <w:rsid w:val="00040123"/>
    <w:rsid w:val="00045A27"/>
    <w:rsid w:val="0005003A"/>
    <w:rsid w:val="00051B46"/>
    <w:rsid w:val="0005312E"/>
    <w:rsid w:val="00060690"/>
    <w:rsid w:val="00060C78"/>
    <w:rsid w:val="00061DBF"/>
    <w:rsid w:val="00062578"/>
    <w:rsid w:val="00064244"/>
    <w:rsid w:val="000742B2"/>
    <w:rsid w:val="00080473"/>
    <w:rsid w:val="0008103F"/>
    <w:rsid w:val="0008362F"/>
    <w:rsid w:val="00084B1F"/>
    <w:rsid w:val="00086A76"/>
    <w:rsid w:val="0008798B"/>
    <w:rsid w:val="00091202"/>
    <w:rsid w:val="00091274"/>
    <w:rsid w:val="000917DE"/>
    <w:rsid w:val="00091ADD"/>
    <w:rsid w:val="000A2F16"/>
    <w:rsid w:val="000A4BA6"/>
    <w:rsid w:val="000A5FCD"/>
    <w:rsid w:val="000B214D"/>
    <w:rsid w:val="000B5637"/>
    <w:rsid w:val="000C3E83"/>
    <w:rsid w:val="000C52C4"/>
    <w:rsid w:val="000E1102"/>
    <w:rsid w:val="000E42F5"/>
    <w:rsid w:val="000F012D"/>
    <w:rsid w:val="000F0B6F"/>
    <w:rsid w:val="000F1087"/>
    <w:rsid w:val="000F3725"/>
    <w:rsid w:val="000F5407"/>
    <w:rsid w:val="00105147"/>
    <w:rsid w:val="001062EC"/>
    <w:rsid w:val="001101DB"/>
    <w:rsid w:val="001106EB"/>
    <w:rsid w:val="00117219"/>
    <w:rsid w:val="00120546"/>
    <w:rsid w:val="0012276C"/>
    <w:rsid w:val="00122924"/>
    <w:rsid w:val="00125482"/>
    <w:rsid w:val="0012734A"/>
    <w:rsid w:val="00130E52"/>
    <w:rsid w:val="00133DA4"/>
    <w:rsid w:val="0014188F"/>
    <w:rsid w:val="00144023"/>
    <w:rsid w:val="00144A21"/>
    <w:rsid w:val="001518C1"/>
    <w:rsid w:val="0015321B"/>
    <w:rsid w:val="00154480"/>
    <w:rsid w:val="0016422A"/>
    <w:rsid w:val="001654C2"/>
    <w:rsid w:val="00170584"/>
    <w:rsid w:val="001705BE"/>
    <w:rsid w:val="0017079A"/>
    <w:rsid w:val="00170CFB"/>
    <w:rsid w:val="0017365D"/>
    <w:rsid w:val="00174611"/>
    <w:rsid w:val="0018155F"/>
    <w:rsid w:val="00183F7F"/>
    <w:rsid w:val="001902A8"/>
    <w:rsid w:val="00190D8E"/>
    <w:rsid w:val="00193E09"/>
    <w:rsid w:val="00193FC8"/>
    <w:rsid w:val="00193FFA"/>
    <w:rsid w:val="001956BE"/>
    <w:rsid w:val="001A0215"/>
    <w:rsid w:val="001A3A49"/>
    <w:rsid w:val="001A5D8A"/>
    <w:rsid w:val="001A769B"/>
    <w:rsid w:val="001B406B"/>
    <w:rsid w:val="001B48DA"/>
    <w:rsid w:val="001B5116"/>
    <w:rsid w:val="001C0041"/>
    <w:rsid w:val="001C218C"/>
    <w:rsid w:val="001C49F0"/>
    <w:rsid w:val="001C7288"/>
    <w:rsid w:val="001D086F"/>
    <w:rsid w:val="001D0D3D"/>
    <w:rsid w:val="001D46D2"/>
    <w:rsid w:val="001D4B11"/>
    <w:rsid w:val="001D62C3"/>
    <w:rsid w:val="001E42D6"/>
    <w:rsid w:val="001E7A2F"/>
    <w:rsid w:val="001F1539"/>
    <w:rsid w:val="001F2EDF"/>
    <w:rsid w:val="001F4B0A"/>
    <w:rsid w:val="001F58D8"/>
    <w:rsid w:val="00203E18"/>
    <w:rsid w:val="002048CD"/>
    <w:rsid w:val="00204EB8"/>
    <w:rsid w:val="0020786C"/>
    <w:rsid w:val="00207992"/>
    <w:rsid w:val="00207B03"/>
    <w:rsid w:val="00213C5F"/>
    <w:rsid w:val="002141FB"/>
    <w:rsid w:val="00215971"/>
    <w:rsid w:val="00225F03"/>
    <w:rsid w:val="00226BBC"/>
    <w:rsid w:val="002345E1"/>
    <w:rsid w:val="002349F0"/>
    <w:rsid w:val="0024599A"/>
    <w:rsid w:val="00247F74"/>
    <w:rsid w:val="00250420"/>
    <w:rsid w:val="00252272"/>
    <w:rsid w:val="00252F88"/>
    <w:rsid w:val="00257690"/>
    <w:rsid w:val="00262E70"/>
    <w:rsid w:val="0026441A"/>
    <w:rsid w:val="00265567"/>
    <w:rsid w:val="00276B03"/>
    <w:rsid w:val="00276EC6"/>
    <w:rsid w:val="00286D9F"/>
    <w:rsid w:val="00290916"/>
    <w:rsid w:val="002A09A0"/>
    <w:rsid w:val="002A517A"/>
    <w:rsid w:val="002A6875"/>
    <w:rsid w:val="002B4479"/>
    <w:rsid w:val="002B4558"/>
    <w:rsid w:val="002B4B22"/>
    <w:rsid w:val="002B6249"/>
    <w:rsid w:val="002B7109"/>
    <w:rsid w:val="002C6100"/>
    <w:rsid w:val="002C61A5"/>
    <w:rsid w:val="002D2014"/>
    <w:rsid w:val="002D3967"/>
    <w:rsid w:val="002D536B"/>
    <w:rsid w:val="002D743C"/>
    <w:rsid w:val="002E1E59"/>
    <w:rsid w:val="002E5D64"/>
    <w:rsid w:val="002F0E5C"/>
    <w:rsid w:val="002F3C92"/>
    <w:rsid w:val="002F53E7"/>
    <w:rsid w:val="002F6D8B"/>
    <w:rsid w:val="00300AA0"/>
    <w:rsid w:val="00301EEB"/>
    <w:rsid w:val="00303F3F"/>
    <w:rsid w:val="0030604E"/>
    <w:rsid w:val="00306DB8"/>
    <w:rsid w:val="00307F32"/>
    <w:rsid w:val="00311977"/>
    <w:rsid w:val="0031226C"/>
    <w:rsid w:val="00312B85"/>
    <w:rsid w:val="0031554E"/>
    <w:rsid w:val="00316138"/>
    <w:rsid w:val="0032245D"/>
    <w:rsid w:val="003259E3"/>
    <w:rsid w:val="00326F36"/>
    <w:rsid w:val="00333D3C"/>
    <w:rsid w:val="00333EE0"/>
    <w:rsid w:val="00334072"/>
    <w:rsid w:val="0033542E"/>
    <w:rsid w:val="00340667"/>
    <w:rsid w:val="00342E54"/>
    <w:rsid w:val="00343CB6"/>
    <w:rsid w:val="00343F11"/>
    <w:rsid w:val="00351366"/>
    <w:rsid w:val="00354604"/>
    <w:rsid w:val="00361FCA"/>
    <w:rsid w:val="003630BB"/>
    <w:rsid w:val="00364573"/>
    <w:rsid w:val="003716D4"/>
    <w:rsid w:val="003725FA"/>
    <w:rsid w:val="0037265D"/>
    <w:rsid w:val="00373746"/>
    <w:rsid w:val="00376BD2"/>
    <w:rsid w:val="003853C2"/>
    <w:rsid w:val="00386BC8"/>
    <w:rsid w:val="00386DCF"/>
    <w:rsid w:val="00391B57"/>
    <w:rsid w:val="0039688F"/>
    <w:rsid w:val="00396ABE"/>
    <w:rsid w:val="003A2976"/>
    <w:rsid w:val="003B0039"/>
    <w:rsid w:val="003B10B3"/>
    <w:rsid w:val="003B1DA5"/>
    <w:rsid w:val="003C29D1"/>
    <w:rsid w:val="003C541C"/>
    <w:rsid w:val="003C588B"/>
    <w:rsid w:val="003C6264"/>
    <w:rsid w:val="003D0A18"/>
    <w:rsid w:val="003D1073"/>
    <w:rsid w:val="003D2875"/>
    <w:rsid w:val="003D358E"/>
    <w:rsid w:val="003D4C2E"/>
    <w:rsid w:val="003D799E"/>
    <w:rsid w:val="003E3121"/>
    <w:rsid w:val="003E4258"/>
    <w:rsid w:val="003E6B63"/>
    <w:rsid w:val="003E7497"/>
    <w:rsid w:val="003F3E34"/>
    <w:rsid w:val="003F5176"/>
    <w:rsid w:val="003F70DF"/>
    <w:rsid w:val="00403EE4"/>
    <w:rsid w:val="00405DCF"/>
    <w:rsid w:val="00416849"/>
    <w:rsid w:val="00422702"/>
    <w:rsid w:val="004259C1"/>
    <w:rsid w:val="0043439C"/>
    <w:rsid w:val="004377B3"/>
    <w:rsid w:val="00446A55"/>
    <w:rsid w:val="004513B8"/>
    <w:rsid w:val="00451F1F"/>
    <w:rsid w:val="004536C9"/>
    <w:rsid w:val="0046189F"/>
    <w:rsid w:val="00462D17"/>
    <w:rsid w:val="004656E5"/>
    <w:rsid w:val="0046755F"/>
    <w:rsid w:val="00471B57"/>
    <w:rsid w:val="00472496"/>
    <w:rsid w:val="004736AB"/>
    <w:rsid w:val="004746FD"/>
    <w:rsid w:val="004762B6"/>
    <w:rsid w:val="004845A1"/>
    <w:rsid w:val="00485500"/>
    <w:rsid w:val="004874D4"/>
    <w:rsid w:val="00490DAE"/>
    <w:rsid w:val="004913D2"/>
    <w:rsid w:val="00493AE7"/>
    <w:rsid w:val="00494595"/>
    <w:rsid w:val="004954BC"/>
    <w:rsid w:val="004A05A1"/>
    <w:rsid w:val="004A0A00"/>
    <w:rsid w:val="004A1E59"/>
    <w:rsid w:val="004A2AAF"/>
    <w:rsid w:val="004A2CD1"/>
    <w:rsid w:val="004B2A99"/>
    <w:rsid w:val="004B30C6"/>
    <w:rsid w:val="004B397D"/>
    <w:rsid w:val="004B47D0"/>
    <w:rsid w:val="004B6E55"/>
    <w:rsid w:val="004C0A56"/>
    <w:rsid w:val="004C17EB"/>
    <w:rsid w:val="004C1BF0"/>
    <w:rsid w:val="004C46B0"/>
    <w:rsid w:val="004C5DD0"/>
    <w:rsid w:val="004C5EDD"/>
    <w:rsid w:val="004C6646"/>
    <w:rsid w:val="004D3E17"/>
    <w:rsid w:val="004E5C21"/>
    <w:rsid w:val="004E68D8"/>
    <w:rsid w:val="004F0627"/>
    <w:rsid w:val="004F16DB"/>
    <w:rsid w:val="004F45F8"/>
    <w:rsid w:val="00502D1B"/>
    <w:rsid w:val="0050534E"/>
    <w:rsid w:val="00507856"/>
    <w:rsid w:val="00507BD4"/>
    <w:rsid w:val="0051490B"/>
    <w:rsid w:val="005178C4"/>
    <w:rsid w:val="00520E45"/>
    <w:rsid w:val="00523482"/>
    <w:rsid w:val="00523578"/>
    <w:rsid w:val="00524F6F"/>
    <w:rsid w:val="0052711C"/>
    <w:rsid w:val="005351B4"/>
    <w:rsid w:val="00540239"/>
    <w:rsid w:val="005421D0"/>
    <w:rsid w:val="005429E1"/>
    <w:rsid w:val="005435F7"/>
    <w:rsid w:val="00544C3E"/>
    <w:rsid w:val="00545718"/>
    <w:rsid w:val="005479D9"/>
    <w:rsid w:val="0055038A"/>
    <w:rsid w:val="00550937"/>
    <w:rsid w:val="00552F2F"/>
    <w:rsid w:val="00564228"/>
    <w:rsid w:val="00566421"/>
    <w:rsid w:val="005676D1"/>
    <w:rsid w:val="00570C36"/>
    <w:rsid w:val="005716A7"/>
    <w:rsid w:val="00571AD6"/>
    <w:rsid w:val="00577F2A"/>
    <w:rsid w:val="00580984"/>
    <w:rsid w:val="005837C5"/>
    <w:rsid w:val="00584E83"/>
    <w:rsid w:val="005861A5"/>
    <w:rsid w:val="005861AF"/>
    <w:rsid w:val="00586447"/>
    <w:rsid w:val="00591469"/>
    <w:rsid w:val="00591DD6"/>
    <w:rsid w:val="005928B5"/>
    <w:rsid w:val="00593118"/>
    <w:rsid w:val="00595F68"/>
    <w:rsid w:val="00597B2A"/>
    <w:rsid w:val="005A22CA"/>
    <w:rsid w:val="005A3064"/>
    <w:rsid w:val="005A3E53"/>
    <w:rsid w:val="005B05D6"/>
    <w:rsid w:val="005B373C"/>
    <w:rsid w:val="005B3CEA"/>
    <w:rsid w:val="005C1B5C"/>
    <w:rsid w:val="005C3B45"/>
    <w:rsid w:val="005C41CF"/>
    <w:rsid w:val="005C6B1C"/>
    <w:rsid w:val="005C7D91"/>
    <w:rsid w:val="005D2572"/>
    <w:rsid w:val="005D2DF3"/>
    <w:rsid w:val="005D3602"/>
    <w:rsid w:val="005E1F2C"/>
    <w:rsid w:val="005E2F38"/>
    <w:rsid w:val="005E3B53"/>
    <w:rsid w:val="005E561B"/>
    <w:rsid w:val="005F0290"/>
    <w:rsid w:val="005F22F7"/>
    <w:rsid w:val="005F32E7"/>
    <w:rsid w:val="005F5F72"/>
    <w:rsid w:val="005F733E"/>
    <w:rsid w:val="005F7A58"/>
    <w:rsid w:val="00600C3E"/>
    <w:rsid w:val="00610B19"/>
    <w:rsid w:val="00610F90"/>
    <w:rsid w:val="006135F2"/>
    <w:rsid w:val="006179B6"/>
    <w:rsid w:val="00624032"/>
    <w:rsid w:val="006255B5"/>
    <w:rsid w:val="006264B1"/>
    <w:rsid w:val="0062778B"/>
    <w:rsid w:val="00631B87"/>
    <w:rsid w:val="00632397"/>
    <w:rsid w:val="00633D1F"/>
    <w:rsid w:val="00634B17"/>
    <w:rsid w:val="00634EE6"/>
    <w:rsid w:val="00640904"/>
    <w:rsid w:val="00643A48"/>
    <w:rsid w:val="0065263C"/>
    <w:rsid w:val="0065351E"/>
    <w:rsid w:val="006548C8"/>
    <w:rsid w:val="00654E18"/>
    <w:rsid w:val="00655710"/>
    <w:rsid w:val="00656070"/>
    <w:rsid w:val="00656A9B"/>
    <w:rsid w:val="00657A46"/>
    <w:rsid w:val="00667319"/>
    <w:rsid w:val="006712B2"/>
    <w:rsid w:val="00671403"/>
    <w:rsid w:val="00674F59"/>
    <w:rsid w:val="00675623"/>
    <w:rsid w:val="006757B9"/>
    <w:rsid w:val="00682AB2"/>
    <w:rsid w:val="006913BF"/>
    <w:rsid w:val="00693F88"/>
    <w:rsid w:val="00695480"/>
    <w:rsid w:val="00697000"/>
    <w:rsid w:val="006978F3"/>
    <w:rsid w:val="006A1909"/>
    <w:rsid w:val="006A1919"/>
    <w:rsid w:val="006A25C8"/>
    <w:rsid w:val="006A57A2"/>
    <w:rsid w:val="006B06C8"/>
    <w:rsid w:val="006B7768"/>
    <w:rsid w:val="006B784D"/>
    <w:rsid w:val="006C5E46"/>
    <w:rsid w:val="006E6479"/>
    <w:rsid w:val="006F4094"/>
    <w:rsid w:val="006F60EC"/>
    <w:rsid w:val="00701762"/>
    <w:rsid w:val="00707D63"/>
    <w:rsid w:val="00710D61"/>
    <w:rsid w:val="007116C6"/>
    <w:rsid w:val="00712408"/>
    <w:rsid w:val="007130A9"/>
    <w:rsid w:val="00716BC0"/>
    <w:rsid w:val="00717A26"/>
    <w:rsid w:val="00720B7C"/>
    <w:rsid w:val="00720C68"/>
    <w:rsid w:val="00722D25"/>
    <w:rsid w:val="00723DA2"/>
    <w:rsid w:val="00725065"/>
    <w:rsid w:val="0072732A"/>
    <w:rsid w:val="007314AA"/>
    <w:rsid w:val="007316EF"/>
    <w:rsid w:val="00732C7F"/>
    <w:rsid w:val="00733617"/>
    <w:rsid w:val="0073399E"/>
    <w:rsid w:val="007346C2"/>
    <w:rsid w:val="00736E93"/>
    <w:rsid w:val="007373CD"/>
    <w:rsid w:val="007378C3"/>
    <w:rsid w:val="00741228"/>
    <w:rsid w:val="0074218D"/>
    <w:rsid w:val="00744392"/>
    <w:rsid w:val="007448ED"/>
    <w:rsid w:val="0075160A"/>
    <w:rsid w:val="00753623"/>
    <w:rsid w:val="007537CC"/>
    <w:rsid w:val="00755C72"/>
    <w:rsid w:val="00757554"/>
    <w:rsid w:val="00757606"/>
    <w:rsid w:val="00760AF0"/>
    <w:rsid w:val="00760E30"/>
    <w:rsid w:val="00763E93"/>
    <w:rsid w:val="00764966"/>
    <w:rsid w:val="007662BF"/>
    <w:rsid w:val="00766337"/>
    <w:rsid w:val="007712A0"/>
    <w:rsid w:val="00773958"/>
    <w:rsid w:val="00774C63"/>
    <w:rsid w:val="00777AD5"/>
    <w:rsid w:val="00780C46"/>
    <w:rsid w:val="007842A0"/>
    <w:rsid w:val="00786A61"/>
    <w:rsid w:val="00786CE6"/>
    <w:rsid w:val="00786EDF"/>
    <w:rsid w:val="00792348"/>
    <w:rsid w:val="007A42D4"/>
    <w:rsid w:val="007A4839"/>
    <w:rsid w:val="007A4A33"/>
    <w:rsid w:val="007A7AEF"/>
    <w:rsid w:val="007B1E21"/>
    <w:rsid w:val="007B64B0"/>
    <w:rsid w:val="007C0EA6"/>
    <w:rsid w:val="007C0FBA"/>
    <w:rsid w:val="007C14A2"/>
    <w:rsid w:val="007C2010"/>
    <w:rsid w:val="007C2526"/>
    <w:rsid w:val="007C57AD"/>
    <w:rsid w:val="007C686D"/>
    <w:rsid w:val="007C7B28"/>
    <w:rsid w:val="007D29DA"/>
    <w:rsid w:val="007D5931"/>
    <w:rsid w:val="007D65DD"/>
    <w:rsid w:val="007E062D"/>
    <w:rsid w:val="007E2D31"/>
    <w:rsid w:val="007E51D9"/>
    <w:rsid w:val="007E69B6"/>
    <w:rsid w:val="007E7BF2"/>
    <w:rsid w:val="00803C56"/>
    <w:rsid w:val="00807C51"/>
    <w:rsid w:val="008148DD"/>
    <w:rsid w:val="0081787B"/>
    <w:rsid w:val="008210E4"/>
    <w:rsid w:val="00822508"/>
    <w:rsid w:val="00822CF0"/>
    <w:rsid w:val="008232C0"/>
    <w:rsid w:val="00824431"/>
    <w:rsid w:val="00824CC5"/>
    <w:rsid w:val="00825FE7"/>
    <w:rsid w:val="00831B46"/>
    <w:rsid w:val="00850DED"/>
    <w:rsid w:val="00851A32"/>
    <w:rsid w:val="00851AA7"/>
    <w:rsid w:val="00852040"/>
    <w:rsid w:val="0085753D"/>
    <w:rsid w:val="0086103C"/>
    <w:rsid w:val="008638EF"/>
    <w:rsid w:val="00865693"/>
    <w:rsid w:val="00866158"/>
    <w:rsid w:val="00883223"/>
    <w:rsid w:val="0088450B"/>
    <w:rsid w:val="00886264"/>
    <w:rsid w:val="008868D0"/>
    <w:rsid w:val="00891CD6"/>
    <w:rsid w:val="00893741"/>
    <w:rsid w:val="008955EC"/>
    <w:rsid w:val="00897201"/>
    <w:rsid w:val="008A0CF9"/>
    <w:rsid w:val="008A2EF6"/>
    <w:rsid w:val="008A3699"/>
    <w:rsid w:val="008A4878"/>
    <w:rsid w:val="008A55EC"/>
    <w:rsid w:val="008A654D"/>
    <w:rsid w:val="008B1517"/>
    <w:rsid w:val="008B5544"/>
    <w:rsid w:val="008C11C9"/>
    <w:rsid w:val="008C199A"/>
    <w:rsid w:val="008C2FDC"/>
    <w:rsid w:val="008D0A39"/>
    <w:rsid w:val="008D4267"/>
    <w:rsid w:val="008D4B1A"/>
    <w:rsid w:val="008E148D"/>
    <w:rsid w:val="008E19A6"/>
    <w:rsid w:val="008E344A"/>
    <w:rsid w:val="008E5B90"/>
    <w:rsid w:val="008E61C8"/>
    <w:rsid w:val="008E6AB1"/>
    <w:rsid w:val="008F0841"/>
    <w:rsid w:val="008F0F51"/>
    <w:rsid w:val="00901B11"/>
    <w:rsid w:val="00903BCA"/>
    <w:rsid w:val="00903EBB"/>
    <w:rsid w:val="00904377"/>
    <w:rsid w:val="00904967"/>
    <w:rsid w:val="0090771A"/>
    <w:rsid w:val="009101E8"/>
    <w:rsid w:val="0091058C"/>
    <w:rsid w:val="00910A14"/>
    <w:rsid w:val="0091628C"/>
    <w:rsid w:val="009165A3"/>
    <w:rsid w:val="00920CCD"/>
    <w:rsid w:val="009224EA"/>
    <w:rsid w:val="00924FD0"/>
    <w:rsid w:val="0092514E"/>
    <w:rsid w:val="00925893"/>
    <w:rsid w:val="00925AC4"/>
    <w:rsid w:val="00931938"/>
    <w:rsid w:val="009444E1"/>
    <w:rsid w:val="009455DA"/>
    <w:rsid w:val="00951404"/>
    <w:rsid w:val="00955BEC"/>
    <w:rsid w:val="009570F1"/>
    <w:rsid w:val="0096195E"/>
    <w:rsid w:val="0096270D"/>
    <w:rsid w:val="00962D0F"/>
    <w:rsid w:val="009633FC"/>
    <w:rsid w:val="009645A6"/>
    <w:rsid w:val="00972DEC"/>
    <w:rsid w:val="00973F86"/>
    <w:rsid w:val="00974F29"/>
    <w:rsid w:val="009753E2"/>
    <w:rsid w:val="0097729D"/>
    <w:rsid w:val="009774F5"/>
    <w:rsid w:val="00977EF2"/>
    <w:rsid w:val="00977F8F"/>
    <w:rsid w:val="00986228"/>
    <w:rsid w:val="00992865"/>
    <w:rsid w:val="0099341E"/>
    <w:rsid w:val="009A265B"/>
    <w:rsid w:val="009A26FB"/>
    <w:rsid w:val="009A6BAA"/>
    <w:rsid w:val="009B20FD"/>
    <w:rsid w:val="009B3D5E"/>
    <w:rsid w:val="009B557A"/>
    <w:rsid w:val="009B747C"/>
    <w:rsid w:val="009B7682"/>
    <w:rsid w:val="009C0E90"/>
    <w:rsid w:val="009C27BD"/>
    <w:rsid w:val="009C2C26"/>
    <w:rsid w:val="009C312B"/>
    <w:rsid w:val="009C6111"/>
    <w:rsid w:val="009C6F52"/>
    <w:rsid w:val="009D3229"/>
    <w:rsid w:val="009D3992"/>
    <w:rsid w:val="009D6585"/>
    <w:rsid w:val="009D7662"/>
    <w:rsid w:val="009E3F3D"/>
    <w:rsid w:val="009F00F5"/>
    <w:rsid w:val="009F210F"/>
    <w:rsid w:val="009F2754"/>
    <w:rsid w:val="009F2F6B"/>
    <w:rsid w:val="009F3459"/>
    <w:rsid w:val="009F4025"/>
    <w:rsid w:val="009F5000"/>
    <w:rsid w:val="009F7264"/>
    <w:rsid w:val="00A007D5"/>
    <w:rsid w:val="00A01817"/>
    <w:rsid w:val="00A04264"/>
    <w:rsid w:val="00A04337"/>
    <w:rsid w:val="00A0634B"/>
    <w:rsid w:val="00A122B6"/>
    <w:rsid w:val="00A13A97"/>
    <w:rsid w:val="00A2674D"/>
    <w:rsid w:val="00A31E47"/>
    <w:rsid w:val="00A33789"/>
    <w:rsid w:val="00A33D9B"/>
    <w:rsid w:val="00A351BE"/>
    <w:rsid w:val="00A40ECF"/>
    <w:rsid w:val="00A478A6"/>
    <w:rsid w:val="00A50351"/>
    <w:rsid w:val="00A522C2"/>
    <w:rsid w:val="00A53BB8"/>
    <w:rsid w:val="00A55BE7"/>
    <w:rsid w:val="00A60B34"/>
    <w:rsid w:val="00A621D6"/>
    <w:rsid w:val="00A6698C"/>
    <w:rsid w:val="00A67EE8"/>
    <w:rsid w:val="00A707E1"/>
    <w:rsid w:val="00A70897"/>
    <w:rsid w:val="00A70FBF"/>
    <w:rsid w:val="00A711C5"/>
    <w:rsid w:val="00A71BBD"/>
    <w:rsid w:val="00A74117"/>
    <w:rsid w:val="00A750E4"/>
    <w:rsid w:val="00A833A7"/>
    <w:rsid w:val="00A85D85"/>
    <w:rsid w:val="00A90EA8"/>
    <w:rsid w:val="00A919D5"/>
    <w:rsid w:val="00A92C9A"/>
    <w:rsid w:val="00A93B3E"/>
    <w:rsid w:val="00A94830"/>
    <w:rsid w:val="00AA295B"/>
    <w:rsid w:val="00AB135B"/>
    <w:rsid w:val="00AB1D6F"/>
    <w:rsid w:val="00AB20EA"/>
    <w:rsid w:val="00AB4B20"/>
    <w:rsid w:val="00AC1DBA"/>
    <w:rsid w:val="00AC6E9D"/>
    <w:rsid w:val="00AD2F8F"/>
    <w:rsid w:val="00AD76EC"/>
    <w:rsid w:val="00AE0960"/>
    <w:rsid w:val="00AE0D60"/>
    <w:rsid w:val="00AE1719"/>
    <w:rsid w:val="00AE2BCC"/>
    <w:rsid w:val="00AF046A"/>
    <w:rsid w:val="00AF32F1"/>
    <w:rsid w:val="00AF469B"/>
    <w:rsid w:val="00AF472F"/>
    <w:rsid w:val="00B00064"/>
    <w:rsid w:val="00B01E56"/>
    <w:rsid w:val="00B02256"/>
    <w:rsid w:val="00B02F25"/>
    <w:rsid w:val="00B033BA"/>
    <w:rsid w:val="00B034D6"/>
    <w:rsid w:val="00B061BA"/>
    <w:rsid w:val="00B06F79"/>
    <w:rsid w:val="00B10AC0"/>
    <w:rsid w:val="00B14129"/>
    <w:rsid w:val="00B1438F"/>
    <w:rsid w:val="00B20DB8"/>
    <w:rsid w:val="00B20E95"/>
    <w:rsid w:val="00B212BA"/>
    <w:rsid w:val="00B21471"/>
    <w:rsid w:val="00B229D1"/>
    <w:rsid w:val="00B245DD"/>
    <w:rsid w:val="00B3114B"/>
    <w:rsid w:val="00B34DCE"/>
    <w:rsid w:val="00B36B43"/>
    <w:rsid w:val="00B36EF2"/>
    <w:rsid w:val="00B3731C"/>
    <w:rsid w:val="00B41510"/>
    <w:rsid w:val="00B508C6"/>
    <w:rsid w:val="00B523B4"/>
    <w:rsid w:val="00B551E8"/>
    <w:rsid w:val="00B620B9"/>
    <w:rsid w:val="00B74B08"/>
    <w:rsid w:val="00B76844"/>
    <w:rsid w:val="00B77E14"/>
    <w:rsid w:val="00B86E49"/>
    <w:rsid w:val="00B90D2F"/>
    <w:rsid w:val="00B91AE2"/>
    <w:rsid w:val="00B944EE"/>
    <w:rsid w:val="00B95D35"/>
    <w:rsid w:val="00BA12A3"/>
    <w:rsid w:val="00BA5DAF"/>
    <w:rsid w:val="00BA604E"/>
    <w:rsid w:val="00BA654C"/>
    <w:rsid w:val="00BA6BC4"/>
    <w:rsid w:val="00BB1D49"/>
    <w:rsid w:val="00BB2D50"/>
    <w:rsid w:val="00BB66D0"/>
    <w:rsid w:val="00BC344A"/>
    <w:rsid w:val="00BC3994"/>
    <w:rsid w:val="00BC5F29"/>
    <w:rsid w:val="00BD4247"/>
    <w:rsid w:val="00BD6E80"/>
    <w:rsid w:val="00BD74A0"/>
    <w:rsid w:val="00BE0B36"/>
    <w:rsid w:val="00BE1087"/>
    <w:rsid w:val="00BE3313"/>
    <w:rsid w:val="00BE5315"/>
    <w:rsid w:val="00BE602A"/>
    <w:rsid w:val="00BE6923"/>
    <w:rsid w:val="00BF4EEB"/>
    <w:rsid w:val="00BF5216"/>
    <w:rsid w:val="00BF5BA9"/>
    <w:rsid w:val="00BF5E82"/>
    <w:rsid w:val="00BF7F69"/>
    <w:rsid w:val="00BF7FEB"/>
    <w:rsid w:val="00C00040"/>
    <w:rsid w:val="00C01BC8"/>
    <w:rsid w:val="00C05261"/>
    <w:rsid w:val="00C10AB6"/>
    <w:rsid w:val="00C11794"/>
    <w:rsid w:val="00C11A4E"/>
    <w:rsid w:val="00C1363A"/>
    <w:rsid w:val="00C14227"/>
    <w:rsid w:val="00C16E65"/>
    <w:rsid w:val="00C21885"/>
    <w:rsid w:val="00C236CD"/>
    <w:rsid w:val="00C329CE"/>
    <w:rsid w:val="00C35F9E"/>
    <w:rsid w:val="00C36A20"/>
    <w:rsid w:val="00C4066A"/>
    <w:rsid w:val="00C41406"/>
    <w:rsid w:val="00C4588F"/>
    <w:rsid w:val="00C459A3"/>
    <w:rsid w:val="00C46D2D"/>
    <w:rsid w:val="00C52E18"/>
    <w:rsid w:val="00C57D6B"/>
    <w:rsid w:val="00C62EF2"/>
    <w:rsid w:val="00C6388C"/>
    <w:rsid w:val="00C6649A"/>
    <w:rsid w:val="00C66CAA"/>
    <w:rsid w:val="00C66DD1"/>
    <w:rsid w:val="00C70E5C"/>
    <w:rsid w:val="00C812B0"/>
    <w:rsid w:val="00C81E9F"/>
    <w:rsid w:val="00C87786"/>
    <w:rsid w:val="00C92593"/>
    <w:rsid w:val="00C92FEC"/>
    <w:rsid w:val="00C972A1"/>
    <w:rsid w:val="00CA1207"/>
    <w:rsid w:val="00CA167C"/>
    <w:rsid w:val="00CA1F58"/>
    <w:rsid w:val="00CA2E7C"/>
    <w:rsid w:val="00CA6273"/>
    <w:rsid w:val="00CB22E0"/>
    <w:rsid w:val="00CB354D"/>
    <w:rsid w:val="00CB36B4"/>
    <w:rsid w:val="00CB6AA8"/>
    <w:rsid w:val="00CC079A"/>
    <w:rsid w:val="00CC37E1"/>
    <w:rsid w:val="00CC5B90"/>
    <w:rsid w:val="00CC799F"/>
    <w:rsid w:val="00CD00E6"/>
    <w:rsid w:val="00CD165C"/>
    <w:rsid w:val="00CD1858"/>
    <w:rsid w:val="00CD3D68"/>
    <w:rsid w:val="00CD46AB"/>
    <w:rsid w:val="00CD61FE"/>
    <w:rsid w:val="00CD656D"/>
    <w:rsid w:val="00CD67B6"/>
    <w:rsid w:val="00CE0DAD"/>
    <w:rsid w:val="00CE0E0E"/>
    <w:rsid w:val="00CE5E50"/>
    <w:rsid w:val="00CE608E"/>
    <w:rsid w:val="00CF094A"/>
    <w:rsid w:val="00CF78BD"/>
    <w:rsid w:val="00D01D6F"/>
    <w:rsid w:val="00D0499A"/>
    <w:rsid w:val="00D056F9"/>
    <w:rsid w:val="00D143A0"/>
    <w:rsid w:val="00D165A0"/>
    <w:rsid w:val="00D1691E"/>
    <w:rsid w:val="00D175D9"/>
    <w:rsid w:val="00D210CB"/>
    <w:rsid w:val="00D243CD"/>
    <w:rsid w:val="00D25D3B"/>
    <w:rsid w:val="00D3542F"/>
    <w:rsid w:val="00D35FCF"/>
    <w:rsid w:val="00D40B9C"/>
    <w:rsid w:val="00D40D02"/>
    <w:rsid w:val="00D51E9C"/>
    <w:rsid w:val="00D523C9"/>
    <w:rsid w:val="00D526BE"/>
    <w:rsid w:val="00D53F5A"/>
    <w:rsid w:val="00D545A2"/>
    <w:rsid w:val="00D54D85"/>
    <w:rsid w:val="00D57304"/>
    <w:rsid w:val="00D62475"/>
    <w:rsid w:val="00D6371C"/>
    <w:rsid w:val="00D641C1"/>
    <w:rsid w:val="00D72AD5"/>
    <w:rsid w:val="00D77C13"/>
    <w:rsid w:val="00D77CCF"/>
    <w:rsid w:val="00D80124"/>
    <w:rsid w:val="00D8059F"/>
    <w:rsid w:val="00D83792"/>
    <w:rsid w:val="00D85DD2"/>
    <w:rsid w:val="00D85E93"/>
    <w:rsid w:val="00D8623F"/>
    <w:rsid w:val="00D86E14"/>
    <w:rsid w:val="00D94163"/>
    <w:rsid w:val="00D94B58"/>
    <w:rsid w:val="00D9555B"/>
    <w:rsid w:val="00DA1DBB"/>
    <w:rsid w:val="00DA406E"/>
    <w:rsid w:val="00DA4679"/>
    <w:rsid w:val="00DA6844"/>
    <w:rsid w:val="00DB0E50"/>
    <w:rsid w:val="00DB31E5"/>
    <w:rsid w:val="00DB496A"/>
    <w:rsid w:val="00DB56C8"/>
    <w:rsid w:val="00DB6379"/>
    <w:rsid w:val="00DC4679"/>
    <w:rsid w:val="00DC5916"/>
    <w:rsid w:val="00DC5C6E"/>
    <w:rsid w:val="00DC6027"/>
    <w:rsid w:val="00DC6AB6"/>
    <w:rsid w:val="00DC7744"/>
    <w:rsid w:val="00DE22B2"/>
    <w:rsid w:val="00DE3033"/>
    <w:rsid w:val="00DE3ED5"/>
    <w:rsid w:val="00DE4E63"/>
    <w:rsid w:val="00DE6B9B"/>
    <w:rsid w:val="00DF49EB"/>
    <w:rsid w:val="00DF5722"/>
    <w:rsid w:val="00E014B1"/>
    <w:rsid w:val="00E04CF8"/>
    <w:rsid w:val="00E07F6F"/>
    <w:rsid w:val="00E07F98"/>
    <w:rsid w:val="00E106BF"/>
    <w:rsid w:val="00E11C85"/>
    <w:rsid w:val="00E204F8"/>
    <w:rsid w:val="00E23BC2"/>
    <w:rsid w:val="00E23EA4"/>
    <w:rsid w:val="00E31665"/>
    <w:rsid w:val="00E31B1A"/>
    <w:rsid w:val="00E325A6"/>
    <w:rsid w:val="00E33EA2"/>
    <w:rsid w:val="00E34170"/>
    <w:rsid w:val="00E375B0"/>
    <w:rsid w:val="00E40296"/>
    <w:rsid w:val="00E42459"/>
    <w:rsid w:val="00E47CCE"/>
    <w:rsid w:val="00E51347"/>
    <w:rsid w:val="00E559A1"/>
    <w:rsid w:val="00E55D83"/>
    <w:rsid w:val="00E5698B"/>
    <w:rsid w:val="00E56B9D"/>
    <w:rsid w:val="00E63045"/>
    <w:rsid w:val="00E64767"/>
    <w:rsid w:val="00E65E27"/>
    <w:rsid w:val="00E679CD"/>
    <w:rsid w:val="00E730C5"/>
    <w:rsid w:val="00E863F8"/>
    <w:rsid w:val="00E86CC0"/>
    <w:rsid w:val="00E90AFC"/>
    <w:rsid w:val="00E9277E"/>
    <w:rsid w:val="00E953B8"/>
    <w:rsid w:val="00E96B8B"/>
    <w:rsid w:val="00EA320B"/>
    <w:rsid w:val="00EA55BC"/>
    <w:rsid w:val="00EA7285"/>
    <w:rsid w:val="00EB189D"/>
    <w:rsid w:val="00EB2775"/>
    <w:rsid w:val="00EB2ED1"/>
    <w:rsid w:val="00EB5D92"/>
    <w:rsid w:val="00EC3AA1"/>
    <w:rsid w:val="00EC3DB1"/>
    <w:rsid w:val="00EC487A"/>
    <w:rsid w:val="00EC6DCD"/>
    <w:rsid w:val="00ED0ADB"/>
    <w:rsid w:val="00ED169A"/>
    <w:rsid w:val="00ED31C8"/>
    <w:rsid w:val="00ED540F"/>
    <w:rsid w:val="00ED58A8"/>
    <w:rsid w:val="00ED66F0"/>
    <w:rsid w:val="00EE0F77"/>
    <w:rsid w:val="00EE56FA"/>
    <w:rsid w:val="00EF55B8"/>
    <w:rsid w:val="00EF74DF"/>
    <w:rsid w:val="00F109B1"/>
    <w:rsid w:val="00F11D64"/>
    <w:rsid w:val="00F167C7"/>
    <w:rsid w:val="00F22E4B"/>
    <w:rsid w:val="00F26B35"/>
    <w:rsid w:val="00F309AB"/>
    <w:rsid w:val="00F33599"/>
    <w:rsid w:val="00F33996"/>
    <w:rsid w:val="00F34470"/>
    <w:rsid w:val="00F3478C"/>
    <w:rsid w:val="00F35026"/>
    <w:rsid w:val="00F410B0"/>
    <w:rsid w:val="00F412D0"/>
    <w:rsid w:val="00F506CA"/>
    <w:rsid w:val="00F508A5"/>
    <w:rsid w:val="00F51B5A"/>
    <w:rsid w:val="00F67E74"/>
    <w:rsid w:val="00F67F0D"/>
    <w:rsid w:val="00F8067B"/>
    <w:rsid w:val="00F83E1F"/>
    <w:rsid w:val="00F84859"/>
    <w:rsid w:val="00F85760"/>
    <w:rsid w:val="00F90520"/>
    <w:rsid w:val="00F9569A"/>
    <w:rsid w:val="00FA16DD"/>
    <w:rsid w:val="00FB03D3"/>
    <w:rsid w:val="00FB085C"/>
    <w:rsid w:val="00FB1784"/>
    <w:rsid w:val="00FB2096"/>
    <w:rsid w:val="00FC3794"/>
    <w:rsid w:val="00FC407C"/>
    <w:rsid w:val="00FC428B"/>
    <w:rsid w:val="00FC59C9"/>
    <w:rsid w:val="00FC7593"/>
    <w:rsid w:val="00FC7605"/>
    <w:rsid w:val="00FD0323"/>
    <w:rsid w:val="00FD18F0"/>
    <w:rsid w:val="00FD1C41"/>
    <w:rsid w:val="00FD3F0F"/>
    <w:rsid w:val="00FD4A7F"/>
    <w:rsid w:val="00FE41C6"/>
    <w:rsid w:val="00FE47BE"/>
    <w:rsid w:val="00FE49AE"/>
    <w:rsid w:val="00FE5736"/>
    <w:rsid w:val="00FE7D4C"/>
    <w:rsid w:val="00FF7B6C"/>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D659D"/>
  <w15:chartTrackingRefBased/>
  <w15:docId w15:val="{5144E664-C5D4-EF46-A95E-73E9E728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DB"/>
    <w:pPr>
      <w:ind w:left="720"/>
      <w:contextualSpacing/>
    </w:pPr>
  </w:style>
  <w:style w:type="character" w:styleId="Hyperlink">
    <w:name w:val="Hyperlink"/>
    <w:basedOn w:val="DefaultParagraphFont"/>
    <w:uiPriority w:val="99"/>
    <w:unhideWhenUsed/>
    <w:rsid w:val="00C11A4E"/>
    <w:rPr>
      <w:color w:val="0563C1" w:themeColor="hyperlink"/>
      <w:u w:val="single"/>
    </w:rPr>
  </w:style>
  <w:style w:type="character" w:customStyle="1" w:styleId="UnresolvedMention">
    <w:name w:val="Unresolved Mention"/>
    <w:basedOn w:val="DefaultParagraphFont"/>
    <w:uiPriority w:val="99"/>
    <w:semiHidden/>
    <w:unhideWhenUsed/>
    <w:rsid w:val="00C11A4E"/>
    <w:rPr>
      <w:color w:val="605E5C"/>
      <w:shd w:val="clear" w:color="auto" w:fill="E1DFDD"/>
    </w:rPr>
  </w:style>
  <w:style w:type="character" w:styleId="FollowedHyperlink">
    <w:name w:val="FollowedHyperlink"/>
    <w:basedOn w:val="DefaultParagraphFont"/>
    <w:uiPriority w:val="99"/>
    <w:semiHidden/>
    <w:unhideWhenUsed/>
    <w:rsid w:val="00C11A4E"/>
    <w:rPr>
      <w:color w:val="954F72" w:themeColor="followedHyperlink"/>
      <w:u w:val="single"/>
    </w:rPr>
  </w:style>
  <w:style w:type="paragraph" w:styleId="Footer">
    <w:name w:val="footer"/>
    <w:basedOn w:val="Normal"/>
    <w:link w:val="FooterChar"/>
    <w:uiPriority w:val="99"/>
    <w:unhideWhenUsed/>
    <w:rsid w:val="00851AA7"/>
    <w:pPr>
      <w:tabs>
        <w:tab w:val="center" w:pos="4680"/>
        <w:tab w:val="right" w:pos="9360"/>
      </w:tabs>
    </w:pPr>
  </w:style>
  <w:style w:type="character" w:customStyle="1" w:styleId="FooterChar">
    <w:name w:val="Footer Char"/>
    <w:basedOn w:val="DefaultParagraphFont"/>
    <w:link w:val="Footer"/>
    <w:uiPriority w:val="99"/>
    <w:rsid w:val="00851AA7"/>
  </w:style>
  <w:style w:type="character" w:styleId="PageNumber">
    <w:name w:val="page number"/>
    <w:basedOn w:val="DefaultParagraphFont"/>
    <w:uiPriority w:val="99"/>
    <w:semiHidden/>
    <w:unhideWhenUsed/>
    <w:rsid w:val="00851AA7"/>
  </w:style>
  <w:style w:type="character" w:styleId="CommentReference">
    <w:name w:val="annotation reference"/>
    <w:basedOn w:val="DefaultParagraphFont"/>
    <w:uiPriority w:val="99"/>
    <w:semiHidden/>
    <w:unhideWhenUsed/>
    <w:rsid w:val="001D0D3D"/>
    <w:rPr>
      <w:sz w:val="16"/>
      <w:szCs w:val="16"/>
    </w:rPr>
  </w:style>
  <w:style w:type="paragraph" w:styleId="CommentText">
    <w:name w:val="annotation text"/>
    <w:basedOn w:val="Normal"/>
    <w:link w:val="CommentTextChar"/>
    <w:uiPriority w:val="99"/>
    <w:semiHidden/>
    <w:unhideWhenUsed/>
    <w:rsid w:val="001D0D3D"/>
    <w:rPr>
      <w:sz w:val="20"/>
      <w:szCs w:val="20"/>
    </w:rPr>
  </w:style>
  <w:style w:type="character" w:customStyle="1" w:styleId="CommentTextChar">
    <w:name w:val="Comment Text Char"/>
    <w:basedOn w:val="DefaultParagraphFont"/>
    <w:link w:val="CommentText"/>
    <w:uiPriority w:val="99"/>
    <w:semiHidden/>
    <w:rsid w:val="001D0D3D"/>
    <w:rPr>
      <w:sz w:val="20"/>
      <w:szCs w:val="20"/>
    </w:rPr>
  </w:style>
  <w:style w:type="paragraph" w:styleId="CommentSubject">
    <w:name w:val="annotation subject"/>
    <w:basedOn w:val="CommentText"/>
    <w:next w:val="CommentText"/>
    <w:link w:val="CommentSubjectChar"/>
    <w:uiPriority w:val="99"/>
    <w:semiHidden/>
    <w:unhideWhenUsed/>
    <w:rsid w:val="001D0D3D"/>
    <w:rPr>
      <w:b/>
      <w:bCs/>
    </w:rPr>
  </w:style>
  <w:style w:type="character" w:customStyle="1" w:styleId="CommentSubjectChar">
    <w:name w:val="Comment Subject Char"/>
    <w:basedOn w:val="CommentTextChar"/>
    <w:link w:val="CommentSubject"/>
    <w:uiPriority w:val="99"/>
    <w:semiHidden/>
    <w:rsid w:val="001D0D3D"/>
    <w:rPr>
      <w:b/>
      <w:bCs/>
      <w:sz w:val="20"/>
      <w:szCs w:val="20"/>
    </w:rPr>
  </w:style>
  <w:style w:type="table" w:styleId="TableGrid">
    <w:name w:val="Table Grid"/>
    <w:basedOn w:val="TableNormal"/>
    <w:uiPriority w:val="39"/>
    <w:rsid w:val="001B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92638">
      <w:bodyDiv w:val="1"/>
      <w:marLeft w:val="0"/>
      <w:marRight w:val="0"/>
      <w:marTop w:val="0"/>
      <w:marBottom w:val="0"/>
      <w:divBdr>
        <w:top w:val="none" w:sz="0" w:space="0" w:color="auto"/>
        <w:left w:val="none" w:sz="0" w:space="0" w:color="auto"/>
        <w:bottom w:val="none" w:sz="0" w:space="0" w:color="auto"/>
        <w:right w:val="none" w:sz="0" w:space="0" w:color="auto"/>
      </w:divBdr>
    </w:div>
    <w:div w:id="126433230">
      <w:bodyDiv w:val="1"/>
      <w:marLeft w:val="0"/>
      <w:marRight w:val="0"/>
      <w:marTop w:val="0"/>
      <w:marBottom w:val="0"/>
      <w:divBdr>
        <w:top w:val="none" w:sz="0" w:space="0" w:color="auto"/>
        <w:left w:val="none" w:sz="0" w:space="0" w:color="auto"/>
        <w:bottom w:val="none" w:sz="0" w:space="0" w:color="auto"/>
        <w:right w:val="none" w:sz="0" w:space="0" w:color="auto"/>
      </w:divBdr>
    </w:div>
    <w:div w:id="190414825">
      <w:bodyDiv w:val="1"/>
      <w:marLeft w:val="0"/>
      <w:marRight w:val="0"/>
      <w:marTop w:val="0"/>
      <w:marBottom w:val="0"/>
      <w:divBdr>
        <w:top w:val="none" w:sz="0" w:space="0" w:color="auto"/>
        <w:left w:val="none" w:sz="0" w:space="0" w:color="auto"/>
        <w:bottom w:val="none" w:sz="0" w:space="0" w:color="auto"/>
        <w:right w:val="none" w:sz="0" w:space="0" w:color="auto"/>
      </w:divBdr>
    </w:div>
    <w:div w:id="206065923">
      <w:bodyDiv w:val="1"/>
      <w:marLeft w:val="0"/>
      <w:marRight w:val="0"/>
      <w:marTop w:val="0"/>
      <w:marBottom w:val="0"/>
      <w:divBdr>
        <w:top w:val="none" w:sz="0" w:space="0" w:color="auto"/>
        <w:left w:val="none" w:sz="0" w:space="0" w:color="auto"/>
        <w:bottom w:val="none" w:sz="0" w:space="0" w:color="auto"/>
        <w:right w:val="none" w:sz="0" w:space="0" w:color="auto"/>
      </w:divBdr>
    </w:div>
    <w:div w:id="269053708">
      <w:bodyDiv w:val="1"/>
      <w:marLeft w:val="0"/>
      <w:marRight w:val="0"/>
      <w:marTop w:val="0"/>
      <w:marBottom w:val="0"/>
      <w:divBdr>
        <w:top w:val="none" w:sz="0" w:space="0" w:color="auto"/>
        <w:left w:val="none" w:sz="0" w:space="0" w:color="auto"/>
        <w:bottom w:val="none" w:sz="0" w:space="0" w:color="auto"/>
        <w:right w:val="none" w:sz="0" w:space="0" w:color="auto"/>
      </w:divBdr>
    </w:div>
    <w:div w:id="520162947">
      <w:bodyDiv w:val="1"/>
      <w:marLeft w:val="0"/>
      <w:marRight w:val="0"/>
      <w:marTop w:val="0"/>
      <w:marBottom w:val="0"/>
      <w:divBdr>
        <w:top w:val="none" w:sz="0" w:space="0" w:color="auto"/>
        <w:left w:val="none" w:sz="0" w:space="0" w:color="auto"/>
        <w:bottom w:val="none" w:sz="0" w:space="0" w:color="auto"/>
        <w:right w:val="none" w:sz="0" w:space="0" w:color="auto"/>
      </w:divBdr>
    </w:div>
    <w:div w:id="533421486">
      <w:bodyDiv w:val="1"/>
      <w:marLeft w:val="0"/>
      <w:marRight w:val="0"/>
      <w:marTop w:val="0"/>
      <w:marBottom w:val="0"/>
      <w:divBdr>
        <w:top w:val="none" w:sz="0" w:space="0" w:color="auto"/>
        <w:left w:val="none" w:sz="0" w:space="0" w:color="auto"/>
        <w:bottom w:val="none" w:sz="0" w:space="0" w:color="auto"/>
        <w:right w:val="none" w:sz="0" w:space="0" w:color="auto"/>
      </w:divBdr>
    </w:div>
    <w:div w:id="543102713">
      <w:bodyDiv w:val="1"/>
      <w:marLeft w:val="0"/>
      <w:marRight w:val="0"/>
      <w:marTop w:val="0"/>
      <w:marBottom w:val="0"/>
      <w:divBdr>
        <w:top w:val="none" w:sz="0" w:space="0" w:color="auto"/>
        <w:left w:val="none" w:sz="0" w:space="0" w:color="auto"/>
        <w:bottom w:val="none" w:sz="0" w:space="0" w:color="auto"/>
        <w:right w:val="none" w:sz="0" w:space="0" w:color="auto"/>
      </w:divBdr>
    </w:div>
    <w:div w:id="578441004">
      <w:bodyDiv w:val="1"/>
      <w:marLeft w:val="0"/>
      <w:marRight w:val="0"/>
      <w:marTop w:val="0"/>
      <w:marBottom w:val="0"/>
      <w:divBdr>
        <w:top w:val="none" w:sz="0" w:space="0" w:color="auto"/>
        <w:left w:val="none" w:sz="0" w:space="0" w:color="auto"/>
        <w:bottom w:val="none" w:sz="0" w:space="0" w:color="auto"/>
        <w:right w:val="none" w:sz="0" w:space="0" w:color="auto"/>
      </w:divBdr>
    </w:div>
    <w:div w:id="650334047">
      <w:bodyDiv w:val="1"/>
      <w:marLeft w:val="0"/>
      <w:marRight w:val="0"/>
      <w:marTop w:val="0"/>
      <w:marBottom w:val="0"/>
      <w:divBdr>
        <w:top w:val="none" w:sz="0" w:space="0" w:color="auto"/>
        <w:left w:val="none" w:sz="0" w:space="0" w:color="auto"/>
        <w:bottom w:val="none" w:sz="0" w:space="0" w:color="auto"/>
        <w:right w:val="none" w:sz="0" w:space="0" w:color="auto"/>
      </w:divBdr>
    </w:div>
    <w:div w:id="669143142">
      <w:bodyDiv w:val="1"/>
      <w:marLeft w:val="0"/>
      <w:marRight w:val="0"/>
      <w:marTop w:val="0"/>
      <w:marBottom w:val="0"/>
      <w:divBdr>
        <w:top w:val="none" w:sz="0" w:space="0" w:color="auto"/>
        <w:left w:val="none" w:sz="0" w:space="0" w:color="auto"/>
        <w:bottom w:val="none" w:sz="0" w:space="0" w:color="auto"/>
        <w:right w:val="none" w:sz="0" w:space="0" w:color="auto"/>
      </w:divBdr>
    </w:div>
    <w:div w:id="681855887">
      <w:bodyDiv w:val="1"/>
      <w:marLeft w:val="0"/>
      <w:marRight w:val="0"/>
      <w:marTop w:val="0"/>
      <w:marBottom w:val="0"/>
      <w:divBdr>
        <w:top w:val="none" w:sz="0" w:space="0" w:color="auto"/>
        <w:left w:val="none" w:sz="0" w:space="0" w:color="auto"/>
        <w:bottom w:val="none" w:sz="0" w:space="0" w:color="auto"/>
        <w:right w:val="none" w:sz="0" w:space="0" w:color="auto"/>
      </w:divBdr>
    </w:div>
    <w:div w:id="686717425">
      <w:bodyDiv w:val="1"/>
      <w:marLeft w:val="0"/>
      <w:marRight w:val="0"/>
      <w:marTop w:val="0"/>
      <w:marBottom w:val="0"/>
      <w:divBdr>
        <w:top w:val="none" w:sz="0" w:space="0" w:color="auto"/>
        <w:left w:val="none" w:sz="0" w:space="0" w:color="auto"/>
        <w:bottom w:val="none" w:sz="0" w:space="0" w:color="auto"/>
        <w:right w:val="none" w:sz="0" w:space="0" w:color="auto"/>
      </w:divBdr>
    </w:div>
    <w:div w:id="722564405">
      <w:bodyDiv w:val="1"/>
      <w:marLeft w:val="0"/>
      <w:marRight w:val="0"/>
      <w:marTop w:val="0"/>
      <w:marBottom w:val="0"/>
      <w:divBdr>
        <w:top w:val="none" w:sz="0" w:space="0" w:color="auto"/>
        <w:left w:val="none" w:sz="0" w:space="0" w:color="auto"/>
        <w:bottom w:val="none" w:sz="0" w:space="0" w:color="auto"/>
        <w:right w:val="none" w:sz="0" w:space="0" w:color="auto"/>
      </w:divBdr>
    </w:div>
    <w:div w:id="725641122">
      <w:bodyDiv w:val="1"/>
      <w:marLeft w:val="0"/>
      <w:marRight w:val="0"/>
      <w:marTop w:val="0"/>
      <w:marBottom w:val="0"/>
      <w:divBdr>
        <w:top w:val="none" w:sz="0" w:space="0" w:color="auto"/>
        <w:left w:val="none" w:sz="0" w:space="0" w:color="auto"/>
        <w:bottom w:val="none" w:sz="0" w:space="0" w:color="auto"/>
        <w:right w:val="none" w:sz="0" w:space="0" w:color="auto"/>
      </w:divBdr>
    </w:div>
    <w:div w:id="739787254">
      <w:bodyDiv w:val="1"/>
      <w:marLeft w:val="0"/>
      <w:marRight w:val="0"/>
      <w:marTop w:val="0"/>
      <w:marBottom w:val="0"/>
      <w:divBdr>
        <w:top w:val="none" w:sz="0" w:space="0" w:color="auto"/>
        <w:left w:val="none" w:sz="0" w:space="0" w:color="auto"/>
        <w:bottom w:val="none" w:sz="0" w:space="0" w:color="auto"/>
        <w:right w:val="none" w:sz="0" w:space="0" w:color="auto"/>
      </w:divBdr>
    </w:div>
    <w:div w:id="781999199">
      <w:bodyDiv w:val="1"/>
      <w:marLeft w:val="0"/>
      <w:marRight w:val="0"/>
      <w:marTop w:val="0"/>
      <w:marBottom w:val="0"/>
      <w:divBdr>
        <w:top w:val="none" w:sz="0" w:space="0" w:color="auto"/>
        <w:left w:val="none" w:sz="0" w:space="0" w:color="auto"/>
        <w:bottom w:val="none" w:sz="0" w:space="0" w:color="auto"/>
        <w:right w:val="none" w:sz="0" w:space="0" w:color="auto"/>
      </w:divBdr>
    </w:div>
    <w:div w:id="851988627">
      <w:bodyDiv w:val="1"/>
      <w:marLeft w:val="0"/>
      <w:marRight w:val="0"/>
      <w:marTop w:val="0"/>
      <w:marBottom w:val="0"/>
      <w:divBdr>
        <w:top w:val="none" w:sz="0" w:space="0" w:color="auto"/>
        <w:left w:val="none" w:sz="0" w:space="0" w:color="auto"/>
        <w:bottom w:val="none" w:sz="0" w:space="0" w:color="auto"/>
        <w:right w:val="none" w:sz="0" w:space="0" w:color="auto"/>
      </w:divBdr>
    </w:div>
    <w:div w:id="862478827">
      <w:bodyDiv w:val="1"/>
      <w:marLeft w:val="0"/>
      <w:marRight w:val="0"/>
      <w:marTop w:val="0"/>
      <w:marBottom w:val="0"/>
      <w:divBdr>
        <w:top w:val="none" w:sz="0" w:space="0" w:color="auto"/>
        <w:left w:val="none" w:sz="0" w:space="0" w:color="auto"/>
        <w:bottom w:val="none" w:sz="0" w:space="0" w:color="auto"/>
        <w:right w:val="none" w:sz="0" w:space="0" w:color="auto"/>
      </w:divBdr>
    </w:div>
    <w:div w:id="865486554">
      <w:bodyDiv w:val="1"/>
      <w:marLeft w:val="0"/>
      <w:marRight w:val="0"/>
      <w:marTop w:val="0"/>
      <w:marBottom w:val="0"/>
      <w:divBdr>
        <w:top w:val="none" w:sz="0" w:space="0" w:color="auto"/>
        <w:left w:val="none" w:sz="0" w:space="0" w:color="auto"/>
        <w:bottom w:val="none" w:sz="0" w:space="0" w:color="auto"/>
        <w:right w:val="none" w:sz="0" w:space="0" w:color="auto"/>
      </w:divBdr>
    </w:div>
    <w:div w:id="872107910">
      <w:bodyDiv w:val="1"/>
      <w:marLeft w:val="0"/>
      <w:marRight w:val="0"/>
      <w:marTop w:val="0"/>
      <w:marBottom w:val="0"/>
      <w:divBdr>
        <w:top w:val="none" w:sz="0" w:space="0" w:color="auto"/>
        <w:left w:val="none" w:sz="0" w:space="0" w:color="auto"/>
        <w:bottom w:val="none" w:sz="0" w:space="0" w:color="auto"/>
        <w:right w:val="none" w:sz="0" w:space="0" w:color="auto"/>
      </w:divBdr>
    </w:div>
    <w:div w:id="872616179">
      <w:bodyDiv w:val="1"/>
      <w:marLeft w:val="0"/>
      <w:marRight w:val="0"/>
      <w:marTop w:val="0"/>
      <w:marBottom w:val="0"/>
      <w:divBdr>
        <w:top w:val="none" w:sz="0" w:space="0" w:color="auto"/>
        <w:left w:val="none" w:sz="0" w:space="0" w:color="auto"/>
        <w:bottom w:val="none" w:sz="0" w:space="0" w:color="auto"/>
        <w:right w:val="none" w:sz="0" w:space="0" w:color="auto"/>
      </w:divBdr>
    </w:div>
    <w:div w:id="876817867">
      <w:bodyDiv w:val="1"/>
      <w:marLeft w:val="0"/>
      <w:marRight w:val="0"/>
      <w:marTop w:val="0"/>
      <w:marBottom w:val="0"/>
      <w:divBdr>
        <w:top w:val="none" w:sz="0" w:space="0" w:color="auto"/>
        <w:left w:val="none" w:sz="0" w:space="0" w:color="auto"/>
        <w:bottom w:val="none" w:sz="0" w:space="0" w:color="auto"/>
        <w:right w:val="none" w:sz="0" w:space="0" w:color="auto"/>
      </w:divBdr>
    </w:div>
    <w:div w:id="975182318">
      <w:bodyDiv w:val="1"/>
      <w:marLeft w:val="0"/>
      <w:marRight w:val="0"/>
      <w:marTop w:val="0"/>
      <w:marBottom w:val="0"/>
      <w:divBdr>
        <w:top w:val="none" w:sz="0" w:space="0" w:color="auto"/>
        <w:left w:val="none" w:sz="0" w:space="0" w:color="auto"/>
        <w:bottom w:val="none" w:sz="0" w:space="0" w:color="auto"/>
        <w:right w:val="none" w:sz="0" w:space="0" w:color="auto"/>
      </w:divBdr>
    </w:div>
    <w:div w:id="989137365">
      <w:bodyDiv w:val="1"/>
      <w:marLeft w:val="0"/>
      <w:marRight w:val="0"/>
      <w:marTop w:val="0"/>
      <w:marBottom w:val="0"/>
      <w:divBdr>
        <w:top w:val="none" w:sz="0" w:space="0" w:color="auto"/>
        <w:left w:val="none" w:sz="0" w:space="0" w:color="auto"/>
        <w:bottom w:val="none" w:sz="0" w:space="0" w:color="auto"/>
        <w:right w:val="none" w:sz="0" w:space="0" w:color="auto"/>
      </w:divBdr>
    </w:div>
    <w:div w:id="1003580972">
      <w:bodyDiv w:val="1"/>
      <w:marLeft w:val="0"/>
      <w:marRight w:val="0"/>
      <w:marTop w:val="0"/>
      <w:marBottom w:val="0"/>
      <w:divBdr>
        <w:top w:val="none" w:sz="0" w:space="0" w:color="auto"/>
        <w:left w:val="none" w:sz="0" w:space="0" w:color="auto"/>
        <w:bottom w:val="none" w:sz="0" w:space="0" w:color="auto"/>
        <w:right w:val="none" w:sz="0" w:space="0" w:color="auto"/>
      </w:divBdr>
    </w:div>
    <w:div w:id="1019433617">
      <w:bodyDiv w:val="1"/>
      <w:marLeft w:val="0"/>
      <w:marRight w:val="0"/>
      <w:marTop w:val="0"/>
      <w:marBottom w:val="0"/>
      <w:divBdr>
        <w:top w:val="none" w:sz="0" w:space="0" w:color="auto"/>
        <w:left w:val="none" w:sz="0" w:space="0" w:color="auto"/>
        <w:bottom w:val="none" w:sz="0" w:space="0" w:color="auto"/>
        <w:right w:val="none" w:sz="0" w:space="0" w:color="auto"/>
      </w:divBdr>
    </w:div>
    <w:div w:id="1042483256">
      <w:bodyDiv w:val="1"/>
      <w:marLeft w:val="0"/>
      <w:marRight w:val="0"/>
      <w:marTop w:val="0"/>
      <w:marBottom w:val="0"/>
      <w:divBdr>
        <w:top w:val="none" w:sz="0" w:space="0" w:color="auto"/>
        <w:left w:val="none" w:sz="0" w:space="0" w:color="auto"/>
        <w:bottom w:val="none" w:sz="0" w:space="0" w:color="auto"/>
        <w:right w:val="none" w:sz="0" w:space="0" w:color="auto"/>
      </w:divBdr>
    </w:div>
    <w:div w:id="1080912320">
      <w:bodyDiv w:val="1"/>
      <w:marLeft w:val="0"/>
      <w:marRight w:val="0"/>
      <w:marTop w:val="0"/>
      <w:marBottom w:val="0"/>
      <w:divBdr>
        <w:top w:val="none" w:sz="0" w:space="0" w:color="auto"/>
        <w:left w:val="none" w:sz="0" w:space="0" w:color="auto"/>
        <w:bottom w:val="none" w:sz="0" w:space="0" w:color="auto"/>
        <w:right w:val="none" w:sz="0" w:space="0" w:color="auto"/>
      </w:divBdr>
      <w:divsChild>
        <w:div w:id="1452896366">
          <w:marLeft w:val="0"/>
          <w:marRight w:val="0"/>
          <w:marTop w:val="0"/>
          <w:marBottom w:val="0"/>
          <w:divBdr>
            <w:top w:val="none" w:sz="0" w:space="0" w:color="auto"/>
            <w:left w:val="none" w:sz="0" w:space="0" w:color="auto"/>
            <w:bottom w:val="none" w:sz="0" w:space="0" w:color="auto"/>
            <w:right w:val="none" w:sz="0" w:space="0" w:color="auto"/>
          </w:divBdr>
        </w:div>
        <w:div w:id="1442608601">
          <w:marLeft w:val="0"/>
          <w:marRight w:val="0"/>
          <w:marTop w:val="0"/>
          <w:marBottom w:val="0"/>
          <w:divBdr>
            <w:top w:val="none" w:sz="0" w:space="0" w:color="auto"/>
            <w:left w:val="none" w:sz="0" w:space="0" w:color="auto"/>
            <w:bottom w:val="none" w:sz="0" w:space="0" w:color="auto"/>
            <w:right w:val="none" w:sz="0" w:space="0" w:color="auto"/>
          </w:divBdr>
        </w:div>
        <w:div w:id="669022955">
          <w:marLeft w:val="0"/>
          <w:marRight w:val="0"/>
          <w:marTop w:val="0"/>
          <w:marBottom w:val="0"/>
          <w:divBdr>
            <w:top w:val="none" w:sz="0" w:space="0" w:color="auto"/>
            <w:left w:val="none" w:sz="0" w:space="0" w:color="auto"/>
            <w:bottom w:val="none" w:sz="0" w:space="0" w:color="auto"/>
            <w:right w:val="none" w:sz="0" w:space="0" w:color="auto"/>
          </w:divBdr>
        </w:div>
        <w:div w:id="842353994">
          <w:marLeft w:val="0"/>
          <w:marRight w:val="0"/>
          <w:marTop w:val="0"/>
          <w:marBottom w:val="0"/>
          <w:divBdr>
            <w:top w:val="none" w:sz="0" w:space="0" w:color="auto"/>
            <w:left w:val="none" w:sz="0" w:space="0" w:color="auto"/>
            <w:bottom w:val="none" w:sz="0" w:space="0" w:color="auto"/>
            <w:right w:val="none" w:sz="0" w:space="0" w:color="auto"/>
          </w:divBdr>
        </w:div>
        <w:div w:id="827674091">
          <w:marLeft w:val="0"/>
          <w:marRight w:val="0"/>
          <w:marTop w:val="0"/>
          <w:marBottom w:val="0"/>
          <w:divBdr>
            <w:top w:val="none" w:sz="0" w:space="0" w:color="auto"/>
            <w:left w:val="none" w:sz="0" w:space="0" w:color="auto"/>
            <w:bottom w:val="none" w:sz="0" w:space="0" w:color="auto"/>
            <w:right w:val="none" w:sz="0" w:space="0" w:color="auto"/>
          </w:divBdr>
        </w:div>
      </w:divsChild>
    </w:div>
    <w:div w:id="1170826867">
      <w:bodyDiv w:val="1"/>
      <w:marLeft w:val="0"/>
      <w:marRight w:val="0"/>
      <w:marTop w:val="0"/>
      <w:marBottom w:val="0"/>
      <w:divBdr>
        <w:top w:val="none" w:sz="0" w:space="0" w:color="auto"/>
        <w:left w:val="none" w:sz="0" w:space="0" w:color="auto"/>
        <w:bottom w:val="none" w:sz="0" w:space="0" w:color="auto"/>
        <w:right w:val="none" w:sz="0" w:space="0" w:color="auto"/>
      </w:divBdr>
    </w:div>
    <w:div w:id="1177580238">
      <w:bodyDiv w:val="1"/>
      <w:marLeft w:val="0"/>
      <w:marRight w:val="0"/>
      <w:marTop w:val="0"/>
      <w:marBottom w:val="0"/>
      <w:divBdr>
        <w:top w:val="none" w:sz="0" w:space="0" w:color="auto"/>
        <w:left w:val="none" w:sz="0" w:space="0" w:color="auto"/>
        <w:bottom w:val="none" w:sz="0" w:space="0" w:color="auto"/>
        <w:right w:val="none" w:sz="0" w:space="0" w:color="auto"/>
      </w:divBdr>
    </w:div>
    <w:div w:id="1196388809">
      <w:bodyDiv w:val="1"/>
      <w:marLeft w:val="0"/>
      <w:marRight w:val="0"/>
      <w:marTop w:val="0"/>
      <w:marBottom w:val="0"/>
      <w:divBdr>
        <w:top w:val="none" w:sz="0" w:space="0" w:color="auto"/>
        <w:left w:val="none" w:sz="0" w:space="0" w:color="auto"/>
        <w:bottom w:val="none" w:sz="0" w:space="0" w:color="auto"/>
        <w:right w:val="none" w:sz="0" w:space="0" w:color="auto"/>
      </w:divBdr>
    </w:div>
    <w:div w:id="1291936443">
      <w:bodyDiv w:val="1"/>
      <w:marLeft w:val="0"/>
      <w:marRight w:val="0"/>
      <w:marTop w:val="0"/>
      <w:marBottom w:val="0"/>
      <w:divBdr>
        <w:top w:val="none" w:sz="0" w:space="0" w:color="auto"/>
        <w:left w:val="none" w:sz="0" w:space="0" w:color="auto"/>
        <w:bottom w:val="none" w:sz="0" w:space="0" w:color="auto"/>
        <w:right w:val="none" w:sz="0" w:space="0" w:color="auto"/>
      </w:divBdr>
    </w:div>
    <w:div w:id="1346058901">
      <w:bodyDiv w:val="1"/>
      <w:marLeft w:val="0"/>
      <w:marRight w:val="0"/>
      <w:marTop w:val="0"/>
      <w:marBottom w:val="0"/>
      <w:divBdr>
        <w:top w:val="none" w:sz="0" w:space="0" w:color="auto"/>
        <w:left w:val="none" w:sz="0" w:space="0" w:color="auto"/>
        <w:bottom w:val="none" w:sz="0" w:space="0" w:color="auto"/>
        <w:right w:val="none" w:sz="0" w:space="0" w:color="auto"/>
      </w:divBdr>
    </w:div>
    <w:div w:id="1363744755">
      <w:bodyDiv w:val="1"/>
      <w:marLeft w:val="0"/>
      <w:marRight w:val="0"/>
      <w:marTop w:val="0"/>
      <w:marBottom w:val="0"/>
      <w:divBdr>
        <w:top w:val="none" w:sz="0" w:space="0" w:color="auto"/>
        <w:left w:val="none" w:sz="0" w:space="0" w:color="auto"/>
        <w:bottom w:val="none" w:sz="0" w:space="0" w:color="auto"/>
        <w:right w:val="none" w:sz="0" w:space="0" w:color="auto"/>
      </w:divBdr>
    </w:div>
    <w:div w:id="1415542061">
      <w:bodyDiv w:val="1"/>
      <w:marLeft w:val="0"/>
      <w:marRight w:val="0"/>
      <w:marTop w:val="0"/>
      <w:marBottom w:val="0"/>
      <w:divBdr>
        <w:top w:val="none" w:sz="0" w:space="0" w:color="auto"/>
        <w:left w:val="none" w:sz="0" w:space="0" w:color="auto"/>
        <w:bottom w:val="none" w:sz="0" w:space="0" w:color="auto"/>
        <w:right w:val="none" w:sz="0" w:space="0" w:color="auto"/>
      </w:divBdr>
    </w:div>
    <w:div w:id="1449617278">
      <w:bodyDiv w:val="1"/>
      <w:marLeft w:val="0"/>
      <w:marRight w:val="0"/>
      <w:marTop w:val="0"/>
      <w:marBottom w:val="0"/>
      <w:divBdr>
        <w:top w:val="none" w:sz="0" w:space="0" w:color="auto"/>
        <w:left w:val="none" w:sz="0" w:space="0" w:color="auto"/>
        <w:bottom w:val="none" w:sz="0" w:space="0" w:color="auto"/>
        <w:right w:val="none" w:sz="0" w:space="0" w:color="auto"/>
      </w:divBdr>
    </w:div>
    <w:div w:id="1700617525">
      <w:bodyDiv w:val="1"/>
      <w:marLeft w:val="0"/>
      <w:marRight w:val="0"/>
      <w:marTop w:val="0"/>
      <w:marBottom w:val="0"/>
      <w:divBdr>
        <w:top w:val="none" w:sz="0" w:space="0" w:color="auto"/>
        <w:left w:val="none" w:sz="0" w:space="0" w:color="auto"/>
        <w:bottom w:val="none" w:sz="0" w:space="0" w:color="auto"/>
        <w:right w:val="none" w:sz="0" w:space="0" w:color="auto"/>
      </w:divBdr>
    </w:div>
    <w:div w:id="1714618561">
      <w:bodyDiv w:val="1"/>
      <w:marLeft w:val="0"/>
      <w:marRight w:val="0"/>
      <w:marTop w:val="0"/>
      <w:marBottom w:val="0"/>
      <w:divBdr>
        <w:top w:val="none" w:sz="0" w:space="0" w:color="auto"/>
        <w:left w:val="none" w:sz="0" w:space="0" w:color="auto"/>
        <w:bottom w:val="none" w:sz="0" w:space="0" w:color="auto"/>
        <w:right w:val="none" w:sz="0" w:space="0" w:color="auto"/>
      </w:divBdr>
    </w:div>
    <w:div w:id="1755735067">
      <w:bodyDiv w:val="1"/>
      <w:marLeft w:val="0"/>
      <w:marRight w:val="0"/>
      <w:marTop w:val="0"/>
      <w:marBottom w:val="0"/>
      <w:divBdr>
        <w:top w:val="none" w:sz="0" w:space="0" w:color="auto"/>
        <w:left w:val="none" w:sz="0" w:space="0" w:color="auto"/>
        <w:bottom w:val="none" w:sz="0" w:space="0" w:color="auto"/>
        <w:right w:val="none" w:sz="0" w:space="0" w:color="auto"/>
      </w:divBdr>
    </w:div>
    <w:div w:id="1832985630">
      <w:bodyDiv w:val="1"/>
      <w:marLeft w:val="0"/>
      <w:marRight w:val="0"/>
      <w:marTop w:val="0"/>
      <w:marBottom w:val="0"/>
      <w:divBdr>
        <w:top w:val="none" w:sz="0" w:space="0" w:color="auto"/>
        <w:left w:val="none" w:sz="0" w:space="0" w:color="auto"/>
        <w:bottom w:val="none" w:sz="0" w:space="0" w:color="auto"/>
        <w:right w:val="none" w:sz="0" w:space="0" w:color="auto"/>
      </w:divBdr>
    </w:div>
    <w:div w:id="1914318310">
      <w:bodyDiv w:val="1"/>
      <w:marLeft w:val="0"/>
      <w:marRight w:val="0"/>
      <w:marTop w:val="0"/>
      <w:marBottom w:val="0"/>
      <w:divBdr>
        <w:top w:val="none" w:sz="0" w:space="0" w:color="auto"/>
        <w:left w:val="none" w:sz="0" w:space="0" w:color="auto"/>
        <w:bottom w:val="none" w:sz="0" w:space="0" w:color="auto"/>
        <w:right w:val="none" w:sz="0" w:space="0" w:color="auto"/>
      </w:divBdr>
    </w:div>
    <w:div w:id="1930919403">
      <w:bodyDiv w:val="1"/>
      <w:marLeft w:val="0"/>
      <w:marRight w:val="0"/>
      <w:marTop w:val="0"/>
      <w:marBottom w:val="0"/>
      <w:divBdr>
        <w:top w:val="none" w:sz="0" w:space="0" w:color="auto"/>
        <w:left w:val="none" w:sz="0" w:space="0" w:color="auto"/>
        <w:bottom w:val="none" w:sz="0" w:space="0" w:color="auto"/>
        <w:right w:val="none" w:sz="0" w:space="0" w:color="auto"/>
      </w:divBdr>
    </w:div>
    <w:div w:id="1969387704">
      <w:bodyDiv w:val="1"/>
      <w:marLeft w:val="0"/>
      <w:marRight w:val="0"/>
      <w:marTop w:val="0"/>
      <w:marBottom w:val="0"/>
      <w:divBdr>
        <w:top w:val="none" w:sz="0" w:space="0" w:color="auto"/>
        <w:left w:val="none" w:sz="0" w:space="0" w:color="auto"/>
        <w:bottom w:val="none" w:sz="0" w:space="0" w:color="auto"/>
        <w:right w:val="none" w:sz="0" w:space="0" w:color="auto"/>
      </w:divBdr>
    </w:div>
    <w:div w:id="1978139765">
      <w:bodyDiv w:val="1"/>
      <w:marLeft w:val="0"/>
      <w:marRight w:val="0"/>
      <w:marTop w:val="0"/>
      <w:marBottom w:val="0"/>
      <w:divBdr>
        <w:top w:val="none" w:sz="0" w:space="0" w:color="auto"/>
        <w:left w:val="none" w:sz="0" w:space="0" w:color="auto"/>
        <w:bottom w:val="none" w:sz="0" w:space="0" w:color="auto"/>
        <w:right w:val="none" w:sz="0" w:space="0" w:color="auto"/>
      </w:divBdr>
    </w:div>
    <w:div w:id="1996714132">
      <w:bodyDiv w:val="1"/>
      <w:marLeft w:val="0"/>
      <w:marRight w:val="0"/>
      <w:marTop w:val="0"/>
      <w:marBottom w:val="0"/>
      <w:divBdr>
        <w:top w:val="none" w:sz="0" w:space="0" w:color="auto"/>
        <w:left w:val="none" w:sz="0" w:space="0" w:color="auto"/>
        <w:bottom w:val="none" w:sz="0" w:space="0" w:color="auto"/>
        <w:right w:val="none" w:sz="0" w:space="0" w:color="auto"/>
      </w:divBdr>
    </w:div>
    <w:div w:id="2076774636">
      <w:bodyDiv w:val="1"/>
      <w:marLeft w:val="0"/>
      <w:marRight w:val="0"/>
      <w:marTop w:val="0"/>
      <w:marBottom w:val="0"/>
      <w:divBdr>
        <w:top w:val="none" w:sz="0" w:space="0" w:color="auto"/>
        <w:left w:val="none" w:sz="0" w:space="0" w:color="auto"/>
        <w:bottom w:val="none" w:sz="0" w:space="0" w:color="auto"/>
        <w:right w:val="none" w:sz="0" w:space="0" w:color="auto"/>
      </w:divBdr>
    </w:div>
    <w:div w:id="2106145376">
      <w:bodyDiv w:val="1"/>
      <w:marLeft w:val="0"/>
      <w:marRight w:val="0"/>
      <w:marTop w:val="0"/>
      <w:marBottom w:val="0"/>
      <w:divBdr>
        <w:top w:val="none" w:sz="0" w:space="0" w:color="auto"/>
        <w:left w:val="none" w:sz="0" w:space="0" w:color="auto"/>
        <w:bottom w:val="none" w:sz="0" w:space="0" w:color="auto"/>
        <w:right w:val="none" w:sz="0" w:space="0" w:color="auto"/>
      </w:divBdr>
    </w:div>
    <w:div w:id="2141023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DD47B86-0D06-4063-AAA2-3F149F8FC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801</Words>
  <Characters>107170</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12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Jeong</dc:creator>
  <cp:keywords/>
  <dc:description/>
  <cp:lastModifiedBy>Ehsan Karim</cp:lastModifiedBy>
  <cp:revision>2</cp:revision>
  <dcterms:created xsi:type="dcterms:W3CDTF">2021-11-16T05:24:00Z</dcterms:created>
  <dcterms:modified xsi:type="dcterms:W3CDTF">2021-11-16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epidemiology</vt:lpwstr>
  </property>
  <property fmtid="{D5CDD505-2E9C-101B-9397-08002B2CF9AE}" pid="15" name="Mendeley Recent Style Name 6_1">
    <vt:lpwstr>International Journal of Epidem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1b2f8-7ac5-38d7-9cbd-a59a302eafa7</vt:lpwstr>
  </property>
  <property fmtid="{D5CDD505-2E9C-101B-9397-08002B2CF9AE}" pid="24" name="Mendeley Citation Style_1">
    <vt:lpwstr>http://www.zotero.org/styles/vancouver</vt:lpwstr>
  </property>
</Properties>
</file>